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C1F8E7F" w14:textId="709BB49C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Name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Journal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Journal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color w:val="000000"/>
        </w:rPr>
        <w:t>Cases</w:t>
      </w:r>
    </w:p>
    <w:p w14:paraId="01AA62ED" w14:textId="43A5C391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NO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2116</w:t>
      </w:r>
    </w:p>
    <w:p w14:paraId="00A1C7D6" w14:textId="71E0B194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Type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bookmarkStart w:id="0" w:name="OLE_LINK18"/>
      <w:bookmarkStart w:id="1" w:name="OLE_LINK19"/>
      <w:r w:rsidRPr="00887A71">
        <w:rPr>
          <w:rFonts w:ascii="Book Antiqua" w:eastAsia="Book Antiqua" w:hAnsi="Book Antiqua" w:cs="Book Antiqua"/>
          <w:color w:val="000000"/>
        </w:rPr>
        <w:t>SYSTEMA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S</w:t>
      </w:r>
      <w:bookmarkEnd w:id="0"/>
      <w:bookmarkEnd w:id="1"/>
    </w:p>
    <w:p w14:paraId="597C16E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886F182" w14:textId="07505BA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2" w:name="OLE_LINK52"/>
      <w:bookmarkStart w:id="3" w:name="OLE_LINK53"/>
      <w:r w:rsidRPr="00887A71">
        <w:rPr>
          <w:rFonts w:ascii="Book Antiqua" w:eastAsia="Book Antiqua" w:hAnsi="Book Antiqua" w:cs="Book Antiqua"/>
          <w:b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E4E05" w:rsidRPr="00887A71">
        <w:rPr>
          <w:rFonts w:ascii="Book Antiqua" w:eastAsia="Book Antiqua" w:hAnsi="Book Antiqua" w:cs="Book Antiqua"/>
          <w:b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b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b/>
          <w:color w:val="000000"/>
        </w:rPr>
        <w:t>COVID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-19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patients</w:t>
      </w:r>
      <w:r w:rsidRPr="00887A71">
        <w:rPr>
          <w:rFonts w:ascii="Book Antiqua" w:eastAsia="Book Antiqua" w:hAnsi="Book Antiqua" w:cs="Book Antiqua"/>
          <w:b/>
          <w:color w:val="000000"/>
        </w:rPr>
        <w:t>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curren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b/>
          <w:color w:val="000000"/>
        </w:rPr>
        <w:t>literature</w:t>
      </w:r>
    </w:p>
    <w:bookmarkEnd w:id="2"/>
    <w:bookmarkEnd w:id="3"/>
    <w:p w14:paraId="3BEBAFF0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BC96E5E" w14:textId="18544843" w:rsidR="00A77B3E" w:rsidRPr="00887A71" w:rsidRDefault="00F65CC9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A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2062CC" w:rsidRPr="00887A71">
        <w:rPr>
          <w:rFonts w:ascii="Book Antiqua" w:hAnsi="Book Antiqua" w:cs="Book Antiqua"/>
          <w:i/>
          <w:color w:val="000000"/>
          <w:lang w:eastAsia="zh-CN"/>
        </w:rPr>
        <w:t>et</w:t>
      </w:r>
      <w:r w:rsidR="00665075" w:rsidRPr="00887A71">
        <w:rPr>
          <w:rFonts w:ascii="Book Antiqua" w:hAnsi="Book Antiqua" w:cs="Book Antiqua"/>
          <w:i/>
          <w:color w:val="000000"/>
          <w:lang w:eastAsia="zh-CN"/>
        </w:rPr>
        <w:t xml:space="preserve"> </w:t>
      </w:r>
      <w:r w:rsidR="002062CC" w:rsidRPr="00887A71">
        <w:rPr>
          <w:rFonts w:ascii="Book Antiqua" w:hAnsi="Book Antiqua" w:cs="Book Antiqua"/>
          <w:i/>
          <w:color w:val="000000"/>
          <w:lang w:eastAsia="zh-CN"/>
        </w:rPr>
        <w:t>al</w:t>
      </w:r>
      <w:r w:rsidR="002062CC" w:rsidRPr="00887A71">
        <w:rPr>
          <w:rFonts w:ascii="Book Antiqua" w:hAnsi="Book Antiqua" w:cs="Book Antiqua"/>
          <w:color w:val="000000"/>
          <w:lang w:eastAsia="zh-CN"/>
        </w:rPr>
        <w:t>.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bookmarkStart w:id="4" w:name="OLE_LINK3"/>
      <w:bookmarkStart w:id="5" w:name="OLE_LINK4"/>
      <w:bookmarkStart w:id="6" w:name="OLE_LINK5"/>
      <w:bookmarkStart w:id="7" w:name="OLE_LINK54"/>
      <w:r w:rsidR="002062CC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87A71">
        <w:rPr>
          <w:rFonts w:ascii="Book Antiqua" w:eastAsia="Book Antiqua" w:hAnsi="Book Antiqua" w:cs="Book Antiqua"/>
          <w:color w:val="000000"/>
        </w:rPr>
        <w:t>i</w:t>
      </w:r>
      <w:r w:rsidR="002062CC" w:rsidRPr="00887A71">
        <w:rPr>
          <w:rFonts w:ascii="Book Antiqua" w:eastAsia="Book Antiqua" w:hAnsi="Book Antiqua" w:cs="Book Antiqua"/>
          <w:color w:val="000000"/>
        </w:rPr>
        <w:t>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8" w:name="OLE_LINK24"/>
      <w:bookmarkStart w:id="9" w:name="OLE_LINK25"/>
      <w:r w:rsidR="002062CC" w:rsidRPr="00887A71">
        <w:rPr>
          <w:rFonts w:ascii="Book Antiqua" w:eastAsia="Book Antiqua" w:hAnsi="Book Antiqua" w:cs="Book Antiqua"/>
          <w:color w:val="000000"/>
        </w:rPr>
        <w:t>COVID-19</w:t>
      </w:r>
      <w:bookmarkEnd w:id="8"/>
      <w:bookmarkEnd w:id="9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62CC" w:rsidRPr="00887A71">
        <w:rPr>
          <w:rFonts w:ascii="Book Antiqua" w:eastAsia="Book Antiqua" w:hAnsi="Book Antiqua" w:cs="Book Antiqua"/>
          <w:color w:val="000000"/>
        </w:rPr>
        <w:t>patients</w:t>
      </w:r>
      <w:bookmarkEnd w:id="4"/>
      <w:bookmarkEnd w:id="5"/>
      <w:bookmarkEnd w:id="6"/>
      <w:bookmarkEnd w:id="7"/>
    </w:p>
    <w:p w14:paraId="599BE05E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4BFB5648" w14:textId="00C1B0A5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color w:val="000000"/>
        </w:rPr>
        <w:t>As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10" w:name="OLE_LINK20"/>
      <w:bookmarkStart w:id="11" w:name="OLE_LINK21"/>
      <w:r w:rsidRPr="00887A71">
        <w:rPr>
          <w:rFonts w:ascii="Book Antiqua" w:eastAsia="Book Antiqua" w:hAnsi="Book Antiqua" w:cs="Book Antiqua"/>
          <w:color w:val="000000"/>
        </w:rPr>
        <w:t>Al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End w:id="10"/>
      <w:bookmarkEnd w:id="11"/>
      <w:r w:rsidRPr="00887A71">
        <w:rPr>
          <w:rFonts w:ascii="Book Antiqua" w:eastAsia="Book Antiqua" w:hAnsi="Book Antiqua" w:cs="Book Antiqua"/>
          <w:color w:val="000000"/>
        </w:rPr>
        <w:t>Kerawal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hagw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s</w:t>
      </w:r>
      <w:r w:rsidR="00A2728E" w:rsidRPr="00887A71">
        <w:rPr>
          <w:rFonts w:ascii="Book Antiqua" w:hAnsi="Book Antiqua" w:cs="Book Antiqua"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bookmarkStart w:id="12" w:name="OLE_LINK157"/>
      <w:r w:rsidR="00A2728E" w:rsidRPr="00887A71">
        <w:rPr>
          <w:rFonts w:ascii="Book Antiqua" w:hAnsi="Book Antiqua" w:cs="Book Antiqua"/>
          <w:color w:val="000000"/>
          <w:lang w:eastAsia="zh-CN"/>
        </w:rPr>
        <w:t>Ahda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bookmarkStart w:id="13" w:name="OLE_LINK46"/>
      <w:bookmarkStart w:id="14" w:name="OLE_LINK47"/>
      <w:r w:rsidR="00A2728E" w:rsidRPr="00887A71">
        <w:rPr>
          <w:rFonts w:ascii="Book Antiqua" w:hAnsi="Book Antiqua" w:cs="Book Antiqua"/>
          <w:color w:val="000000"/>
          <w:lang w:eastAsia="zh-CN"/>
        </w:rPr>
        <w:t>Solangi</w:t>
      </w:r>
      <w:bookmarkEnd w:id="13"/>
      <w:bookmarkEnd w:id="14"/>
    </w:p>
    <w:bookmarkEnd w:id="12"/>
    <w:p w14:paraId="0429E3B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611E255" w14:textId="18C463E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Asad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li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Kerawala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5" w:name="OLE_LINK26"/>
      <w:bookmarkStart w:id="16" w:name="OLE_LINK27"/>
      <w:bookmarkStart w:id="17" w:name="OLE_LINK22"/>
      <w:bookmarkStart w:id="18" w:name="OLE_LINK7"/>
      <w:bookmarkStart w:id="19" w:name="OLE_LINK8"/>
      <w:bookmarkStart w:id="20" w:name="OLE_LINK9"/>
      <w:bookmarkStart w:id="21" w:name="OLE_LINK10"/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of</w:t>
      </w:r>
      <w:bookmarkEnd w:id="15"/>
      <w:bookmarkEnd w:id="16"/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End w:id="17"/>
      <w:r w:rsidRPr="00887A71">
        <w:rPr>
          <w:rFonts w:ascii="Book Antiqua" w:eastAsia="Book Antiqua" w:hAnsi="Book Antiqua" w:cs="Book Antiqua"/>
          <w:color w:val="000000"/>
        </w:rPr>
        <w:t>Surgery</w:t>
      </w:r>
      <w:bookmarkEnd w:id="18"/>
      <w:bookmarkEnd w:id="19"/>
      <w:bookmarkEnd w:id="20"/>
      <w:bookmarkEnd w:id="21"/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nc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spit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arach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530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22" w:name="OLE_LINK6"/>
      <w:r w:rsidRPr="00887A71">
        <w:rPr>
          <w:rFonts w:ascii="Book Antiqua" w:eastAsia="Book Antiqua" w:hAnsi="Book Antiqua" w:cs="Book Antiqua"/>
          <w:color w:val="000000"/>
        </w:rPr>
        <w:t>Pakistan</w:t>
      </w:r>
      <w:bookmarkEnd w:id="22"/>
    </w:p>
    <w:p w14:paraId="0724C494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2896123F" w14:textId="11545009" w:rsidR="00A77B3E" w:rsidRPr="00887A71" w:rsidRDefault="00284EA0" w:rsidP="00887A7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Bhagwan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Das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23" w:name="OLE_LINK11"/>
      <w:bookmarkStart w:id="24" w:name="OLE_LINK12"/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645643" w:rsidRPr="00887A71">
        <w:rPr>
          <w:rFonts w:ascii="Book Antiqua" w:hAnsi="Book Antiqua" w:cs="Book Antiqua"/>
          <w:bCs/>
          <w:color w:val="000000"/>
          <w:lang w:eastAsia="zh-CN"/>
        </w:rPr>
        <w:t>of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ine</w:t>
      </w:r>
      <w:bookmarkEnd w:id="23"/>
      <w:bookmarkEnd w:id="24"/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nc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spit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arach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530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</w:t>
      </w:r>
    </w:p>
    <w:p w14:paraId="0FD7471D" w14:textId="77777777" w:rsidR="00A2728E" w:rsidRPr="00887A71" w:rsidRDefault="00A2728E" w:rsidP="00887A71">
      <w:pPr>
        <w:spacing w:line="360" w:lineRule="auto"/>
        <w:jc w:val="both"/>
        <w:rPr>
          <w:rFonts w:ascii="Book Antiqua" w:hAnsi="Book Antiqua" w:cs="Book Antiqua"/>
          <w:color w:val="000000"/>
          <w:lang w:eastAsia="zh-CN"/>
        </w:rPr>
      </w:pPr>
    </w:p>
    <w:p w14:paraId="50CFCE52" w14:textId="3C3FA1AA" w:rsidR="00A2728E" w:rsidRPr="00887A71" w:rsidRDefault="00A2728E" w:rsidP="00887A71">
      <w:pPr>
        <w:spacing w:line="360" w:lineRule="auto"/>
        <w:jc w:val="both"/>
        <w:rPr>
          <w:rFonts w:ascii="Book Antiqua" w:hAnsi="Book Antiqua" w:cs="Book Antiqua"/>
          <w:bCs/>
          <w:color w:val="000000"/>
          <w:lang w:eastAsia="zh-CN"/>
        </w:rPr>
      </w:pPr>
      <w:bookmarkStart w:id="25" w:name="OLE_LINK1"/>
      <w:bookmarkStart w:id="26" w:name="OLE_LINK2"/>
      <w:r w:rsidRPr="00887A71">
        <w:rPr>
          <w:rFonts w:ascii="Book Antiqua" w:eastAsia="Book Antiqua" w:hAnsi="Book Antiqua" w:cs="Book Antiqua"/>
          <w:b/>
          <w:bCs/>
          <w:color w:val="000000"/>
        </w:rPr>
        <w:t>Ahda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olangi</w:t>
      </w:r>
      <w:bookmarkEnd w:id="25"/>
      <w:bookmarkEnd w:id="26"/>
      <w:r w:rsidRPr="00887A71">
        <w:rPr>
          <w:rFonts w:ascii="Book Antiqua" w:hAnsi="Book Antiqua" w:cs="Book Antiqua"/>
          <w:b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27" w:name="OLE_LINK154"/>
      <w:bookmarkStart w:id="28" w:name="OLE_LINK155"/>
      <w:bookmarkStart w:id="29" w:name="OLE_LINK156"/>
      <w:r w:rsidRPr="00887A71">
        <w:rPr>
          <w:rFonts w:ascii="Book Antiqua" w:hAnsi="Book Antiqua" w:cs="Book Antiqua"/>
          <w:bCs/>
          <w:color w:val="000000"/>
          <w:lang w:eastAsia="zh-CN"/>
        </w:rPr>
        <w:t>New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York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Medical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College</w:t>
      </w:r>
      <w:bookmarkEnd w:id="27"/>
      <w:bookmarkEnd w:id="28"/>
      <w:bookmarkEnd w:id="29"/>
      <w:r w:rsidRPr="00887A71">
        <w:rPr>
          <w:rFonts w:ascii="Book Antiqua" w:hAnsi="Book Antiqua" w:cs="Book Antiqua"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30" w:name="OLE_LINK13"/>
      <w:bookmarkStart w:id="31" w:name="OLE_LINK14"/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Valhalla</w:t>
      </w:r>
      <w:bookmarkEnd w:id="30"/>
      <w:bookmarkEnd w:id="31"/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Pr="00887A71">
        <w:rPr>
          <w:rFonts w:ascii="Book Antiqua" w:hAnsi="Book Antiqua" w:cs="Book Antiqua"/>
          <w:bCs/>
          <w:color w:val="000000"/>
          <w:lang w:eastAsia="zh-CN"/>
        </w:rPr>
        <w:t>NY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32" w:name="OLE_LINK15"/>
      <w:r w:rsidRPr="00887A71">
        <w:rPr>
          <w:rFonts w:ascii="Book Antiqua" w:hAnsi="Book Antiqua" w:cs="Book Antiqua"/>
          <w:bCs/>
          <w:color w:val="000000"/>
          <w:lang w:eastAsia="zh-CN"/>
        </w:rPr>
        <w:t>10595</w:t>
      </w:r>
      <w:bookmarkEnd w:id="32"/>
      <w:r w:rsidRPr="00887A71">
        <w:rPr>
          <w:rFonts w:ascii="Book Antiqua" w:hAnsi="Book Antiqua" w:cs="Book Antiqua"/>
          <w:bCs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bookmarkStart w:id="33" w:name="OLE_LINK16"/>
      <w:bookmarkStart w:id="34" w:name="OLE_LINK17"/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United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725FE5" w:rsidRPr="00887A71">
        <w:rPr>
          <w:rFonts w:ascii="Book Antiqua" w:hAnsi="Book Antiqua" w:cs="Book Antiqua"/>
          <w:bCs/>
          <w:color w:val="000000"/>
          <w:lang w:eastAsia="zh-CN"/>
        </w:rPr>
        <w:t>States</w:t>
      </w:r>
      <w:bookmarkEnd w:id="33"/>
      <w:bookmarkEnd w:id="34"/>
    </w:p>
    <w:p w14:paraId="2046C25F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59B74ED" w14:textId="6B397582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35" w:name="OLE_LINK23"/>
      <w:bookmarkStart w:id="36" w:name="OLE_LINK38"/>
      <w:bookmarkStart w:id="37" w:name="OLE_LINK55"/>
      <w:bookmarkStart w:id="38" w:name="OLE_LINK58"/>
      <w:r w:rsidR="00F65CC9"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AA</w:t>
      </w:r>
      <w:bookmarkEnd w:id="35"/>
      <w:bookmarkEnd w:id="36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sig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ear</w:t>
      </w:r>
      <w:r w:rsidR="00F65CC9" w:rsidRPr="00887A71">
        <w:rPr>
          <w:rFonts w:ascii="Book Antiqua" w:eastAsia="Book Antiqua" w:hAnsi="Book Antiqua" w:cs="Book Antiqua"/>
          <w:color w:val="000000"/>
        </w:rPr>
        <w:t>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study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ro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alyz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ro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raft</w:t>
      </w:r>
      <w:r w:rsidR="00F65CC9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hAnsi="Book Antiqua"/>
          <w:lang w:eastAsia="zh-CN"/>
        </w:rPr>
        <w:t xml:space="preserve"> </w:t>
      </w:r>
      <w:bookmarkStart w:id="39" w:name="OLE_LINK39"/>
      <w:bookmarkStart w:id="40" w:name="OLE_LINK40"/>
      <w:r w:rsidR="00F65CC9" w:rsidRPr="00887A71">
        <w:rPr>
          <w:rFonts w:ascii="Book Antiqua" w:eastAsia="Book Antiqua" w:hAnsi="Book Antiqua" w:cs="Book Antiqua"/>
          <w:color w:val="000000"/>
        </w:rPr>
        <w:t>D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B</w:t>
      </w:r>
      <w:bookmarkEnd w:id="39"/>
      <w:bookmarkEnd w:id="40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desig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65CC9" w:rsidRPr="00887A71">
        <w:rPr>
          <w:rFonts w:ascii="Book Antiqua" w:eastAsia="Book Antiqua" w:hAnsi="Book Antiqua" w:cs="Book Antiqua"/>
          <w:color w:val="000000"/>
        </w:rPr>
        <w:t>study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ro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alyz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ro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raft</w:t>
      </w:r>
      <w:r w:rsidR="00DF42D1">
        <w:rPr>
          <w:rFonts w:ascii="Book Antiqua" w:eastAsia="Book Antiqua" w:hAnsi="Book Antiqua" w:cs="Book Antiqua"/>
          <w:color w:val="000000"/>
        </w:rPr>
        <w:t>;</w:t>
      </w:r>
      <w:r w:rsidR="00D8706B">
        <w:rPr>
          <w:rFonts w:ascii="Book Antiqua" w:eastAsia="Book Antiqua" w:hAnsi="Book Antiqua" w:cs="Book Antiqua"/>
          <w:color w:val="000000"/>
        </w:rPr>
        <w:t xml:space="preserve"> </w:t>
      </w:r>
      <w:bookmarkEnd w:id="37"/>
      <w:bookmarkEnd w:id="38"/>
      <w:r w:rsidR="00CC1ABC">
        <w:rPr>
          <w:rFonts w:ascii="Book Antiqua" w:eastAsia="Book Antiqua" w:hAnsi="Book Antiqua" w:cs="Book Antiqua"/>
          <w:color w:val="000000"/>
        </w:rPr>
        <w:t xml:space="preserve">Solangi A </w:t>
      </w:r>
      <w:r w:rsidR="00D8706B">
        <w:rPr>
          <w:rFonts w:ascii="Book Antiqua" w:eastAsia="Book Antiqua" w:hAnsi="Book Antiqua" w:cs="Book Antiqua"/>
          <w:color w:val="000000"/>
        </w:rPr>
        <w:t xml:space="preserve">analyzed the data and </w:t>
      </w:r>
      <w:r w:rsidR="00CC1ABC">
        <w:rPr>
          <w:rFonts w:ascii="Book Antiqua" w:eastAsia="Book Antiqua" w:hAnsi="Book Antiqua" w:cs="Book Antiqua"/>
          <w:color w:val="000000"/>
        </w:rPr>
        <w:t>approved the final draft.</w:t>
      </w:r>
    </w:p>
    <w:p w14:paraId="47E18DB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305F18E" w14:textId="6E361529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sad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Ali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Kerawala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FCPS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urgeon,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3917EF" w:rsidRPr="00887A71">
        <w:rPr>
          <w:rFonts w:ascii="Book Antiqua" w:hAnsi="Book Antiqua" w:cs="Book Antiqua"/>
          <w:bCs/>
          <w:color w:val="000000"/>
          <w:lang w:eastAsia="zh-CN"/>
        </w:rPr>
        <w:t>Department</w:t>
      </w:r>
      <w:r w:rsidR="00665075" w:rsidRPr="00887A71">
        <w:rPr>
          <w:rFonts w:ascii="Book Antiqua" w:hAnsi="Book Antiqua" w:cs="Book Antiqua"/>
          <w:bCs/>
          <w:color w:val="000000"/>
          <w:lang w:eastAsia="zh-CN"/>
        </w:rPr>
        <w:t xml:space="preserve"> </w:t>
      </w:r>
      <w:r w:rsidR="003917EF" w:rsidRPr="00887A71">
        <w:rPr>
          <w:rFonts w:ascii="Book Antiqua" w:hAnsi="Book Antiqua" w:cs="Book Antiqua"/>
          <w:bCs/>
          <w:color w:val="000000"/>
          <w:lang w:eastAsia="zh-CN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ger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nc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3917EF" w:rsidRPr="00887A71">
        <w:rPr>
          <w:rFonts w:ascii="Book Antiqua" w:eastAsia="Book Antiqua" w:hAnsi="Book Antiqua" w:cs="Book Antiqua"/>
          <w:color w:val="000000"/>
        </w:rPr>
        <w:t>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Hospit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C-13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Bloc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09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ulsh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-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qba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arach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530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adali4@yahoo.com</w:t>
      </w:r>
    </w:p>
    <w:p w14:paraId="0610B326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49B5751F" w14:textId="3812915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Received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1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515B0891" w14:textId="72AD551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Revised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ebr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3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2C648881" w14:textId="15541515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lastRenderedPageBreak/>
        <w:t>Accepted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B92853" w:rsidRPr="00887A71">
        <w:rPr>
          <w:rFonts w:ascii="Book Antiqua" w:eastAsia="Book Antiqua" w:hAnsi="Book Antiqua" w:cs="Book Antiqua"/>
          <w:color w:val="000000"/>
        </w:rPr>
        <w:t>April 23, 2021</w:t>
      </w:r>
    </w:p>
    <w:p w14:paraId="1843646E" w14:textId="77777777" w:rsidR="007D04A1" w:rsidRPr="00CE381C" w:rsidRDefault="00284EA0" w:rsidP="007D04A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online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7D04A1" w:rsidRPr="00CE381C">
        <w:rPr>
          <w:rFonts w:ascii="Book Antiqua" w:eastAsia="Book Antiqua" w:hAnsi="Book Antiqua" w:cs="Book Antiqua"/>
          <w:bCs/>
          <w:color w:val="000000"/>
        </w:rPr>
        <w:t>June 26, 2021</w:t>
      </w:r>
    </w:p>
    <w:p w14:paraId="27D590EF" w14:textId="427D03AD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4725F305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  <w:sectPr w:rsidR="00A77B3E" w:rsidRPr="00887A71">
          <w:foot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5E8EAA0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Abstract</w:t>
      </w:r>
    </w:p>
    <w:p w14:paraId="237DAD81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BACKGROUND</w:t>
      </w:r>
    </w:p>
    <w:p w14:paraId="2775FC3D" w14:textId="6794EA10" w:rsidR="00A77B3E" w:rsidRPr="00887A71" w:rsidRDefault="00C34FE2" w:rsidP="00887A71">
      <w:pPr>
        <w:spacing w:line="360" w:lineRule="auto"/>
        <w:jc w:val="both"/>
        <w:rPr>
          <w:rFonts w:ascii="Book Antiqua" w:hAnsi="Book Antiqua"/>
        </w:rPr>
      </w:pPr>
      <w:bookmarkStart w:id="41" w:name="OLE_LINK30"/>
      <w:bookmarkStart w:id="42" w:name="OLE_LINK31"/>
      <w:bookmarkStart w:id="43" w:name="OLE_LINK48"/>
      <w:bookmarkStart w:id="44" w:name="OLE_LINK60"/>
      <w:bookmarkStart w:id="45" w:name="OLE_LINK61"/>
      <w:r w:rsidRPr="00887A71">
        <w:rPr>
          <w:rFonts w:ascii="Book Antiqua" w:eastAsia="Book Antiqua" w:hAnsi="Book Antiqua" w:cs="Book Antiqua"/>
          <w:color w:val="000000"/>
        </w:rPr>
        <w:t>C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20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(COVID-19)</w:t>
      </w:r>
      <w:bookmarkEnd w:id="41"/>
      <w:bookmarkEnd w:id="42"/>
      <w:bookmarkEnd w:id="43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00A7" w:rsidRPr="00887A71">
        <w:rPr>
          <w:rFonts w:ascii="Book Antiqua" w:eastAsia="Book Antiqua" w:hAnsi="Book Antiqua" w:cs="Book Antiqua"/>
          <w:color w:val="000000"/>
        </w:rPr>
        <w:t>affec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stem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od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fy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mpress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e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ly.</w:t>
      </w:r>
    </w:p>
    <w:bookmarkEnd w:id="44"/>
    <w:bookmarkEnd w:id="45"/>
    <w:p w14:paraId="745A89D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06733EE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IM</w:t>
      </w:r>
    </w:p>
    <w:p w14:paraId="22401318" w14:textId="0E62867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46" w:name="OLE_LINK62"/>
      <w:bookmarkStart w:id="47" w:name="OLE_LINK63"/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soci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</w:t>
      </w:r>
      <w:r w:rsidR="003917EF" w:rsidRPr="00887A71">
        <w:rPr>
          <w:rFonts w:ascii="Book Antiqua" w:eastAsia="Book Antiqua" w:hAnsi="Book Antiqua" w:cs="Book Antiqua"/>
          <w:color w:val="000000"/>
        </w:rPr>
        <w:t>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917EF" w:rsidRPr="00887A71">
        <w:rPr>
          <w:rFonts w:ascii="Book Antiqua" w:eastAsia="Book Antiqua" w:hAnsi="Book Antiqua" w:cs="Book Antiqua"/>
          <w:color w:val="000000"/>
        </w:rPr>
        <w:t>COVID-</w:t>
      </w:r>
      <w:r w:rsidRPr="00887A71">
        <w:rPr>
          <w:rFonts w:ascii="Book Antiqua" w:eastAsia="Book Antiqua" w:hAnsi="Book Antiqua" w:cs="Book Antiqua"/>
          <w:color w:val="000000"/>
        </w:rPr>
        <w:t>19.</w:t>
      </w:r>
    </w:p>
    <w:bookmarkEnd w:id="46"/>
    <w:bookmarkEnd w:id="47"/>
    <w:p w14:paraId="0F294D3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E8349F6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METHODS</w:t>
      </w:r>
    </w:p>
    <w:p w14:paraId="4DB93131" w14:textId="7AED9B89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48" w:name="OLE_LINK64"/>
      <w:bookmarkStart w:id="49" w:name="OLE_LINK65"/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i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creen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lt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t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50" w:name="OLE_LINK35"/>
      <w:bookmarkStart w:id="51" w:name="OLE_LINK36"/>
      <w:bookmarkStart w:id="52" w:name="OLE_LINK37"/>
      <w:r w:rsidRPr="00887A71">
        <w:rPr>
          <w:rFonts w:ascii="Book Antiqua" w:eastAsia="Book Antiqua" w:hAnsi="Book Antiqua" w:cs="Book Antiqua"/>
          <w:color w:val="000000"/>
        </w:rPr>
        <w:t>P</w:t>
      </w:r>
      <w:r w:rsidR="006E7157" w:rsidRPr="00887A71">
        <w:rPr>
          <w:rFonts w:ascii="Book Antiqua" w:eastAsia="Book Antiqua" w:hAnsi="Book Antiqua" w:cs="Book Antiqua"/>
          <w:color w:val="000000"/>
        </w:rPr>
        <w:t>ub</w:t>
      </w:r>
      <w:r w:rsidRPr="00887A71">
        <w:rPr>
          <w:rFonts w:ascii="Book Antiqua" w:eastAsia="Book Antiqua" w:hAnsi="Book Antiqua" w:cs="Book Antiqua"/>
          <w:color w:val="000000"/>
        </w:rPr>
        <w:t>M</w:t>
      </w:r>
      <w:r w:rsidR="006E7157" w:rsidRPr="00887A71">
        <w:rPr>
          <w:rFonts w:ascii="Book Antiqua" w:eastAsia="Book Antiqua" w:hAnsi="Book Antiqua" w:cs="Book Antiqua"/>
          <w:color w:val="000000"/>
        </w:rPr>
        <w:t>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E7157" w:rsidRPr="00887A71">
        <w:rPr>
          <w:rFonts w:ascii="Book Antiqua" w:eastAsia="Book Antiqua" w:hAnsi="Book Antiqua" w:cs="Book Antiqua"/>
          <w:color w:val="000000"/>
        </w:rPr>
        <w:t>Goo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E7157" w:rsidRPr="00887A71">
        <w:rPr>
          <w:rFonts w:ascii="Book Antiqua" w:eastAsia="Book Antiqua" w:hAnsi="Book Antiqua" w:cs="Book Antiqua"/>
          <w:color w:val="000000"/>
        </w:rPr>
        <w:t>Scholar</w:t>
      </w:r>
      <w:bookmarkEnd w:id="50"/>
      <w:bookmarkEnd w:id="51"/>
      <w:bookmarkEnd w:id="52"/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2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lect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Articles were read 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ull</w:t>
      </w:r>
      <w:r w:rsidR="00C82F02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 xml:space="preserve">the </w:t>
      </w:r>
      <w:r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 xml:space="preserve">were </w:t>
      </w:r>
      <w:r w:rsidRPr="00887A71">
        <w:rPr>
          <w:rFonts w:ascii="Book Antiqua" w:eastAsia="Book Antiqua" w:hAnsi="Book Antiqua" w:cs="Book Antiqua"/>
          <w:color w:val="000000"/>
        </w:rPr>
        <w:t>s</w:t>
      </w:r>
      <w:r w:rsidR="001C2CA2" w:rsidRPr="00887A71">
        <w:rPr>
          <w:rFonts w:ascii="Book Antiqua" w:eastAsia="Book Antiqua" w:hAnsi="Book Antiqua" w:cs="Book Antiqua"/>
          <w:color w:val="000000"/>
        </w:rPr>
        <w:t>kim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relevanc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Twenty-six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sio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</w:t>
      </w:r>
      <w:r w:rsidR="001C2CA2" w:rsidRPr="00887A71">
        <w:rPr>
          <w:rFonts w:ascii="Book Antiqua" w:eastAsia="Book Antiqua" w:hAnsi="Book Antiqua" w:cs="Book Antiqua"/>
          <w:color w:val="000000"/>
        </w:rPr>
        <w:t>eck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additio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case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Tw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c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C82F02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8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End w:id="48"/>
      <w:bookmarkEnd w:id="49"/>
    </w:p>
    <w:p w14:paraId="54A101F0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FD4258F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RESULTS</w:t>
      </w:r>
    </w:p>
    <w:p w14:paraId="48B1C2D4" w14:textId="2E8667D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53" w:name="OLE_LINK66"/>
      <w:bookmarkStart w:id="54" w:name="OLE_LINK67"/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1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a</w:t>
      </w:r>
      <w:r w:rsidR="001C2CA2" w:rsidRPr="00887A71">
        <w:rPr>
          <w:rFonts w:ascii="Book Antiqua" w:eastAsia="Book Antiqua" w:hAnsi="Book Antiqua" w:cs="Book Antiqua"/>
          <w:color w:val="000000"/>
        </w:rPr>
        <w:t>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brea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ndemic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 xml:space="preserve">include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ities.</w:t>
      </w:r>
    </w:p>
    <w:bookmarkEnd w:id="53"/>
    <w:bookmarkEnd w:id="54"/>
    <w:p w14:paraId="668C1DB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285D32D3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CONCLUSION</w:t>
      </w:r>
    </w:p>
    <w:p w14:paraId="1A73A2B8" w14:textId="331C99C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55" w:name="OLE_LINK68"/>
      <w:bookmarkStart w:id="56" w:name="OLE_LINK69"/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clusio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a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ci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nowled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gard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 w:rsidRPr="00887A71">
        <w:rPr>
          <w:rFonts w:ascii="Book Antiqua" w:hAnsi="Book Antiqua" w:cs="Book Antiqua"/>
          <w:color w:val="000000"/>
          <w:lang w:eastAsia="zh-CN"/>
        </w:rPr>
        <w:t>a</w:t>
      </w:r>
      <w:r w:rsidR="00C82F02" w:rsidRPr="00887A71">
        <w:rPr>
          <w:rFonts w:ascii="Book Antiqua" w:eastAsia="Book Antiqua" w:hAnsi="Book Antiqua" w:cs="Book Antiqua"/>
          <w:color w:val="000000"/>
        </w:rPr>
        <w:t>cute mesenteric 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ss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understand its relev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astrointest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mptoms</w:t>
      </w:r>
      <w:r w:rsidR="00C82F02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82F02">
        <w:rPr>
          <w:rFonts w:ascii="Book Antiqua" w:eastAsia="Book Antiqua" w:hAnsi="Book Antiqua" w:cs="Book Antiqua"/>
          <w:color w:val="000000"/>
        </w:rPr>
        <w:t>T</w:t>
      </w:r>
      <w:r w:rsidRPr="00887A71">
        <w:rPr>
          <w:rFonts w:ascii="Book Antiqua" w:eastAsia="Book Antiqua" w:hAnsi="Book Antiqua" w:cs="Book Antiqua"/>
          <w:color w:val="000000"/>
        </w:rPr>
        <w:t>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resho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vestig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s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e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o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m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age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order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bookmarkEnd w:id="55"/>
    <w:bookmarkEnd w:id="56"/>
    <w:p w14:paraId="61362D0E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766B6579" w14:textId="6F86E8E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Key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Words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57" w:name="OLE_LINK2941"/>
      <w:bookmarkStart w:id="58" w:name="OLE_LINK2942"/>
      <w:bookmarkStart w:id="59" w:name="OLE_LINK34"/>
      <w:bookmarkStart w:id="60" w:name="OLE_LINK45"/>
      <w:bookmarkStart w:id="61" w:name="OLE_LINK59"/>
      <w:r w:rsidR="005630CF" w:rsidRPr="00887A71">
        <w:rPr>
          <w:rFonts w:ascii="Book Antiqua" w:hAnsi="Book Antiqua" w:cs="Book Antiqua"/>
          <w:color w:val="000000"/>
          <w:lang w:eastAsia="zh-CN"/>
        </w:rPr>
        <w:t>M</w:t>
      </w:r>
      <w:r w:rsidRPr="00887A71">
        <w:rPr>
          <w:rFonts w:ascii="Book Antiqua" w:eastAsia="Book Antiqua" w:hAnsi="Book Antiqua" w:cs="Book Antiqua"/>
          <w:color w:val="000000"/>
        </w:rPr>
        <w:t>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chemia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COVID-19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806E2" w:rsidRPr="00887A71">
        <w:rPr>
          <w:rFonts w:ascii="Book Antiqua" w:eastAsia="Book Antiqua" w:hAnsi="Book Antiqua" w:cs="Book Antiqua"/>
          <w:color w:val="000000"/>
        </w:rPr>
        <w:t>SARS-CoV-2</w:t>
      </w:r>
      <w:r w:rsidR="005630CF" w:rsidRPr="00887A71">
        <w:rPr>
          <w:rFonts w:ascii="Book Antiqua" w:eastAsia="Book Antiqua" w:hAnsi="Book Antiqua" w:cs="Book Antiqua"/>
          <w:color w:val="000000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hAnsi="Book Antiqua" w:cs="Book Antiqua"/>
          <w:color w:val="000000"/>
          <w:lang w:eastAsia="zh-CN"/>
        </w:rPr>
        <w:t>I</w:t>
      </w:r>
      <w:r w:rsidR="005630CF" w:rsidRPr="00887A71">
        <w:rPr>
          <w:rFonts w:ascii="Book Antiqua" w:eastAsia="Book Antiqua" w:hAnsi="Book Antiqua" w:cs="Book Antiqua"/>
          <w:color w:val="000000"/>
        </w:rPr>
        <w:t>nfluenza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62" w:name="OLE_LINK32"/>
      <w:bookmarkStart w:id="63" w:name="OLE_LINK33"/>
      <w:r w:rsidR="005630CF" w:rsidRPr="00887A71">
        <w:rPr>
          <w:rFonts w:ascii="Book Antiqua" w:hAnsi="Book Antiqua" w:cs="Book Antiqua"/>
          <w:color w:val="000000"/>
          <w:lang w:eastAsia="zh-CN"/>
        </w:rPr>
        <w:t>S</w:t>
      </w:r>
      <w:r w:rsidRPr="00887A71">
        <w:rPr>
          <w:rFonts w:ascii="Book Antiqua" w:eastAsia="Book Antiqua" w:hAnsi="Book Antiqua" w:cs="Book Antiqua"/>
          <w:color w:val="000000"/>
        </w:rPr>
        <w:t>eve</w:t>
      </w:r>
      <w:r w:rsidR="005630CF" w:rsidRPr="00887A71">
        <w:rPr>
          <w:rFonts w:ascii="Book Antiqua" w:eastAsia="Book Antiqua" w:hAnsi="Book Antiqua" w:cs="Book Antiqua"/>
          <w:color w:val="000000"/>
        </w:rPr>
        <w:t>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syndrome</w:t>
      </w:r>
      <w:bookmarkEnd w:id="62"/>
      <w:bookmarkEnd w:id="63"/>
      <w:r w:rsidR="005630CF" w:rsidRPr="00887A71">
        <w:rPr>
          <w:rFonts w:ascii="Book Antiqua" w:eastAsia="Book Antiqua" w:hAnsi="Book Antiqua" w:cs="Book Antiqua"/>
          <w:color w:val="000000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30CF" w:rsidRPr="00887A71">
        <w:rPr>
          <w:rFonts w:ascii="Book Antiqua" w:hAnsi="Book Antiqua" w:cs="Book Antiqua"/>
          <w:color w:val="000000"/>
          <w:lang w:eastAsia="zh-CN"/>
        </w:rPr>
        <w:t>A</w:t>
      </w:r>
      <w:r w:rsidRPr="00887A71">
        <w:rPr>
          <w:rFonts w:ascii="Book Antiqua" w:eastAsia="Book Antiqua" w:hAnsi="Book Antiqua" w:cs="Book Antiqua"/>
          <w:color w:val="000000"/>
        </w:rPr>
        <w:t>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bdomen</w:t>
      </w:r>
      <w:bookmarkEnd w:id="57"/>
      <w:bookmarkEnd w:id="58"/>
    </w:p>
    <w:bookmarkEnd w:id="59"/>
    <w:bookmarkEnd w:id="60"/>
    <w:bookmarkEnd w:id="61"/>
    <w:p w14:paraId="1F970A3E" w14:textId="77777777" w:rsidR="0021351E" w:rsidRDefault="0021351E" w:rsidP="0021351E">
      <w:pPr>
        <w:spacing w:line="360" w:lineRule="auto"/>
        <w:jc w:val="both"/>
        <w:rPr>
          <w:lang w:eastAsia="zh-CN"/>
        </w:rPr>
      </w:pPr>
    </w:p>
    <w:p w14:paraId="0070A147" w14:textId="77777777" w:rsidR="0021351E" w:rsidRPr="00026CB8" w:rsidRDefault="0021351E" w:rsidP="0021351E">
      <w:pPr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295F61">
        <w:rPr>
          <w:rFonts w:ascii="Book Antiqua" w:eastAsia="Book Antiqua" w:hAnsi="Book Antiqua" w:cs="Book Antiqua" w:hint="eastAsia"/>
          <w:b/>
          <w:color w:val="000000"/>
        </w:rPr>
        <w:t>©</w:t>
      </w:r>
      <w:r w:rsidRPr="00295F61"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 w:rsidRPr="00F9718F">
        <w:rPr>
          <w:rFonts w:ascii="Book Antiqua" w:eastAsia="Book Antiqua" w:hAnsi="Book Antiqua" w:cs="Book Antiqua"/>
          <w:b/>
          <w:color w:val="000000"/>
        </w:rPr>
        <w:t xml:space="preserve">Author(s) 2021. </w:t>
      </w:r>
      <w:r w:rsidRPr="00026CB8">
        <w:rPr>
          <w:rFonts w:ascii="Book Antiqua" w:eastAsia="Book Antiqua" w:hAnsi="Book Antiqua" w:cs="Book Antiqua"/>
          <w:color w:val="000000"/>
        </w:rPr>
        <w:t xml:space="preserve">Published by Baishideng Publishing Group Inc. All rights reserved. </w:t>
      </w:r>
    </w:p>
    <w:p w14:paraId="1120C8AC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346E98F" w14:textId="62ED0428" w:rsidR="00FB24FA" w:rsidRDefault="00FB24FA" w:rsidP="00887A71">
      <w:pPr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FB24FA">
        <w:rPr>
          <w:rFonts w:ascii="Book Antiqua" w:hAnsi="Book Antiqua" w:cs="Book Antiqua" w:hint="eastAsia"/>
          <w:b/>
          <w:color w:val="000000"/>
          <w:lang w:eastAsia="zh-CN"/>
        </w:rPr>
        <w:t xml:space="preserve">Citation: </w:t>
      </w:r>
      <w:r w:rsidR="00284EA0"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B</w:t>
      </w:r>
      <w:r w:rsidR="00B459AF" w:rsidRPr="00887A71">
        <w:rPr>
          <w:rFonts w:ascii="Book Antiqua" w:hAnsi="Book Antiqua" w:cs="Book Antiqua"/>
          <w:color w:val="000000"/>
          <w:lang w:eastAsia="zh-CN"/>
        </w:rPr>
        <w:t>,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459AF" w:rsidRPr="00887A71">
        <w:rPr>
          <w:rFonts w:ascii="Book Antiqua" w:hAnsi="Book Antiqua" w:cs="Book Antiqua"/>
          <w:color w:val="000000"/>
          <w:lang w:eastAsia="zh-CN"/>
        </w:rPr>
        <w:t>Solangi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459AF" w:rsidRPr="00887A71">
        <w:rPr>
          <w:rFonts w:ascii="Book Antiqua" w:hAnsi="Book Antiqua" w:cs="Book Antiqua"/>
          <w:color w:val="000000"/>
          <w:lang w:eastAsia="zh-CN"/>
        </w:rPr>
        <w:t>A</w:t>
      </w:r>
      <w:r w:rsidR="00261592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patients</w:t>
      </w:r>
      <w:r w:rsidR="00284EA0" w:rsidRPr="00887A71">
        <w:rPr>
          <w:rFonts w:ascii="Book Antiqua" w:eastAsia="Book Antiqua" w:hAnsi="Book Antiqua" w:cs="Book Antiqua"/>
          <w:color w:val="000000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curr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61592" w:rsidRPr="00887A71">
        <w:rPr>
          <w:rFonts w:ascii="Book Antiqua" w:eastAsia="Book Antiqua" w:hAnsi="Book Antiqua" w:cs="Book Antiqua"/>
          <w:color w:val="000000"/>
        </w:rPr>
        <w:t>lite</w:t>
      </w:r>
      <w:r w:rsidR="00284EA0" w:rsidRPr="00887A71">
        <w:rPr>
          <w:rFonts w:ascii="Book Antiqua" w:eastAsia="Book Antiqua" w:hAnsi="Book Antiqua" w:cs="Book Antiqua"/>
          <w:color w:val="000000"/>
        </w:rPr>
        <w:t>ratur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J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Clin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2021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60A63" w:rsidRPr="00AC721D">
        <w:rPr>
          <w:rFonts w:ascii="Book Antiqua" w:eastAsia="Book Antiqua" w:hAnsi="Book Antiqua" w:cs="Book Antiqua"/>
          <w:color w:val="000000"/>
        </w:rPr>
        <w:t xml:space="preserve">9(18): </w:t>
      </w:r>
      <w:r w:rsidR="009711A8" w:rsidRPr="009711A8">
        <w:rPr>
          <w:rFonts w:ascii="Book Antiqua" w:eastAsia="Book Antiqua" w:hAnsi="Book Antiqua" w:cs="Book Antiqua"/>
          <w:color w:val="000000"/>
        </w:rPr>
        <w:t>4700-4708</w:t>
      </w:r>
      <w:r w:rsidR="00C60A63" w:rsidRPr="00AC721D">
        <w:rPr>
          <w:rFonts w:ascii="Book Antiqua" w:eastAsia="Book Antiqua" w:hAnsi="Book Antiqua" w:cs="Book Antiqua"/>
          <w:color w:val="000000"/>
        </w:rPr>
        <w:t xml:space="preserve"> </w:t>
      </w:r>
    </w:p>
    <w:p w14:paraId="336755B3" w14:textId="77777777" w:rsidR="00FB24FA" w:rsidRDefault="00C60A63" w:rsidP="00887A71">
      <w:pPr>
        <w:spacing w:line="360" w:lineRule="auto"/>
        <w:jc w:val="both"/>
        <w:rPr>
          <w:rFonts w:ascii="Book Antiqua" w:hAnsi="Book Antiqua" w:cs="Book Antiqua" w:hint="eastAsia"/>
          <w:color w:val="000000"/>
          <w:lang w:eastAsia="zh-CN"/>
        </w:rPr>
      </w:pPr>
      <w:r w:rsidRPr="00FB24FA">
        <w:rPr>
          <w:rFonts w:ascii="Book Antiqua" w:eastAsia="Book Antiqua" w:hAnsi="Book Antiqua" w:cs="Book Antiqua"/>
          <w:b/>
          <w:color w:val="000000"/>
        </w:rPr>
        <w:t>URL:</w:t>
      </w:r>
      <w:r w:rsidRPr="00AC721D">
        <w:rPr>
          <w:rFonts w:ascii="Book Antiqua" w:eastAsia="Book Antiqua" w:hAnsi="Book Antiqua" w:cs="Book Antiqua"/>
          <w:color w:val="000000"/>
        </w:rPr>
        <w:t xml:space="preserve"> https://www.wjgnet.com/2307-8960/full/v9/i18/</w:t>
      </w:r>
      <w:r w:rsidR="00FB24FA" w:rsidRPr="009711A8">
        <w:rPr>
          <w:rFonts w:ascii="Book Antiqua" w:eastAsia="Book Antiqua" w:hAnsi="Book Antiqua" w:cs="Book Antiqua"/>
          <w:color w:val="000000"/>
        </w:rPr>
        <w:t>4700</w:t>
      </w:r>
      <w:r w:rsidRPr="00AC721D">
        <w:rPr>
          <w:rFonts w:ascii="Book Antiqua" w:eastAsia="Book Antiqua" w:hAnsi="Book Antiqua" w:cs="Book Antiqua"/>
          <w:color w:val="000000"/>
        </w:rPr>
        <w:t xml:space="preserve">.htm </w:t>
      </w:r>
    </w:p>
    <w:p w14:paraId="31BF2FC0" w14:textId="1E4F7EA9" w:rsidR="00A77B3E" w:rsidRPr="00887A71" w:rsidRDefault="00C60A63" w:rsidP="00887A71">
      <w:pPr>
        <w:spacing w:line="360" w:lineRule="auto"/>
        <w:jc w:val="both"/>
        <w:rPr>
          <w:rFonts w:ascii="Book Antiqua" w:hAnsi="Book Antiqua"/>
        </w:rPr>
      </w:pPr>
      <w:r w:rsidRPr="00FB24FA">
        <w:rPr>
          <w:rFonts w:ascii="Book Antiqua" w:eastAsia="Book Antiqua" w:hAnsi="Book Antiqua" w:cs="Book Antiqua"/>
          <w:b/>
          <w:color w:val="000000"/>
        </w:rPr>
        <w:t>DOI:</w:t>
      </w:r>
      <w:r w:rsidRPr="00AC721D">
        <w:rPr>
          <w:rFonts w:ascii="Book Antiqua" w:eastAsia="Book Antiqua" w:hAnsi="Book Antiqua" w:cs="Book Antiqua"/>
          <w:color w:val="000000"/>
        </w:rPr>
        <w:t xml:space="preserve"> https://dx.doi.org/10.12998/wjcc.v9.i18.</w:t>
      </w:r>
      <w:r w:rsidR="00FB24FA" w:rsidRPr="009711A8">
        <w:rPr>
          <w:rFonts w:ascii="Book Antiqua" w:eastAsia="Book Antiqua" w:hAnsi="Book Antiqua" w:cs="Book Antiqua"/>
          <w:color w:val="000000"/>
        </w:rPr>
        <w:t>4700</w:t>
      </w:r>
    </w:p>
    <w:p w14:paraId="0E97943F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81EF0E7" w14:textId="60702D2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Core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Tip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64" w:name="OLE_LINK49"/>
      <w:bookmarkStart w:id="65" w:name="OLE_LINK50"/>
      <w:bookmarkStart w:id="66" w:name="OLE_LINK51"/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suggests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5001A" w:rsidRPr="00887A71">
        <w:rPr>
          <w:rFonts w:ascii="Book Antiqua" w:hAnsi="Book Antiqua" w:cs="Book Antiqua"/>
          <w:color w:val="000000"/>
          <w:lang w:eastAsia="zh-CN"/>
        </w:rPr>
        <w:t>c</w:t>
      </w:r>
      <w:r w:rsidR="00C34FE2" w:rsidRPr="00887A71">
        <w:rPr>
          <w:rFonts w:ascii="Book Antiqua" w:eastAsia="Book Antiqua" w:hAnsi="Book Antiqua" w:cs="Book Antiqua"/>
          <w:color w:val="000000"/>
        </w:rPr>
        <w:t>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34FE2"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630CF" w:rsidRPr="00887A71">
        <w:rPr>
          <w:rFonts w:ascii="Book Antiqua" w:eastAsia="Book Antiqua" w:hAnsi="Book Antiqua" w:cs="Book Antiqua"/>
          <w:color w:val="000000"/>
        </w:rPr>
        <w:t>20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  </w:t>
      </w:r>
      <w:r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speci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exis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</w:t>
      </w:r>
      <w:r w:rsidR="00DE76F0">
        <w:rPr>
          <w:rFonts w:ascii="Book Antiqua" w:eastAsia="Book Antiqua" w:hAnsi="Book Antiqua" w:cs="Book Antiqua"/>
          <w:color w:val="000000"/>
        </w:rPr>
        <w:t>ities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ff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 w:rsidRPr="00887A71">
        <w:rPr>
          <w:rFonts w:ascii="Book Antiqua" w:hAnsi="Book Antiqua" w:cs="Book Antiqua"/>
          <w:color w:val="000000"/>
          <w:lang w:eastAsia="zh-CN"/>
        </w:rPr>
        <w:t>c</w:t>
      </w:r>
      <w:r w:rsidR="00DE76F0" w:rsidRPr="00887A71">
        <w:rPr>
          <w:rFonts w:ascii="Book Antiqua" w:eastAsia="Book Antiqua" w:hAnsi="Book Antiqua" w:cs="Book Antiqua"/>
          <w:color w:val="000000"/>
        </w:rPr>
        <w:t>oronavirus disease</w:t>
      </w:r>
      <w:r w:rsidR="00DE76F0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DE76F0" w:rsidRPr="00887A71">
        <w:rPr>
          <w:rFonts w:ascii="Book Antiqua" w:eastAsia="Book Antiqua" w:hAnsi="Book Antiqua" w:cs="Book Antiqua"/>
          <w:color w:val="000000"/>
        </w:rPr>
        <w:t xml:space="preserve">2019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astrointest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mptom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bser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a </w:t>
      </w:r>
      <w:r w:rsidRPr="00887A71">
        <w:rPr>
          <w:rFonts w:ascii="Book Antiqua" w:eastAsia="Book Antiqua" w:hAnsi="Book Antiqua" w:cs="Book Antiqua"/>
          <w:color w:val="000000"/>
        </w:rPr>
        <w:t>hig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dex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spicion</w:t>
      </w:r>
      <w:r w:rsidR="00DE76F0">
        <w:rPr>
          <w:rFonts w:ascii="Book Antiqua" w:eastAsia="Book Antiqua" w:hAnsi="Book Antiqua" w:cs="Book Antiqua"/>
          <w:color w:val="000000"/>
        </w:rPr>
        <w:t xml:space="preserve"> for </w:t>
      </w:r>
      <w:r w:rsidR="001C2CA2" w:rsidRPr="00887A71">
        <w:rPr>
          <w:rFonts w:ascii="Book Antiqua" w:hAnsi="Book Antiqua" w:cs="Book Antiqua"/>
          <w:color w:val="000000"/>
          <w:lang w:eastAsia="zh-CN"/>
        </w:rPr>
        <w:t>a</w:t>
      </w:r>
      <w:r w:rsidR="001C2CA2" w:rsidRPr="00887A71">
        <w:rPr>
          <w:rFonts w:ascii="Book Antiqua" w:eastAsia="Book Antiqua" w:hAnsi="Book Antiqua" w:cs="Book Antiqua"/>
          <w:color w:val="000000"/>
        </w:rPr>
        <w:t>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2CA2" w:rsidRPr="00887A71">
        <w:rPr>
          <w:rFonts w:ascii="Book Antiqua" w:eastAsia="Book Antiqua" w:hAnsi="Book Antiqua" w:cs="Book Antiqua"/>
          <w:color w:val="000000"/>
        </w:rPr>
        <w:t>ischemia</w:t>
      </w:r>
      <w:r w:rsidR="00DE76F0">
        <w:rPr>
          <w:rFonts w:ascii="Book Antiqua" w:eastAsia="Book Antiqua" w:hAnsi="Book Antiqua" w:cs="Book Antiqua"/>
          <w:color w:val="000000"/>
        </w:rPr>
        <w:t>. After diagnosi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fer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i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p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viv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for these </w:t>
      </w:r>
      <w:r w:rsidRPr="00887A71">
        <w:rPr>
          <w:rFonts w:ascii="Book Antiqua" w:eastAsia="Book Antiqua" w:hAnsi="Book Antiqua" w:cs="Book Antiqua"/>
          <w:color w:val="000000"/>
        </w:rPr>
        <w:t>patient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End w:id="64"/>
      <w:bookmarkEnd w:id="65"/>
      <w:bookmarkEnd w:id="66"/>
    </w:p>
    <w:p w14:paraId="3163CE6E" w14:textId="77777777" w:rsidR="00A77B3E" w:rsidRPr="00887A71" w:rsidRDefault="00795E16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br w:type="page"/>
      </w:r>
      <w:r w:rsidR="00284EA0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5CF32488" w14:textId="03C6AF24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67" w:name="OLE_LINK70"/>
      <w:bookmarkStart w:id="68" w:name="OLE_LINK71"/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cemb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19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nes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merg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v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entu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ripp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o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ea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ao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rnag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uha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in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ne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a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ffec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sev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syndro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c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806E2" w:rsidRPr="00887A71">
        <w:rPr>
          <w:rFonts w:ascii="Book Antiqua" w:eastAsia="Book Antiqua" w:hAnsi="Book Antiqua" w:cs="Book Antiqua"/>
          <w:color w:val="000000"/>
        </w:rPr>
        <w:t>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F50D3" w:rsidRPr="00887A71">
        <w:rPr>
          <w:rFonts w:ascii="Book Antiqua" w:eastAsia="Book Antiqua" w:hAnsi="Book Antiqua" w:cs="Book Antiqua"/>
          <w:color w:val="000000"/>
        </w:rPr>
        <w:t>(SARS-CoV</w:t>
      </w:r>
      <w:r w:rsidR="003806E2" w:rsidRPr="00887A71">
        <w:rPr>
          <w:rFonts w:ascii="Book Antiqua" w:eastAsia="Book Antiqua" w:hAnsi="Book Antiqua" w:cs="Book Antiqua"/>
          <w:color w:val="000000"/>
        </w:rPr>
        <w:t>-2</w:t>
      </w:r>
      <w:r w:rsidR="005F50D3" w:rsidRPr="00887A71">
        <w:rPr>
          <w:rFonts w:ascii="Book Antiqua" w:eastAsia="Book Antiqua" w:hAnsi="Book Antiqua" w:cs="Book Antiqua"/>
          <w:color w:val="000000"/>
        </w:rPr>
        <w:t>)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1]</w:t>
      </w:r>
      <w:r w:rsidR="001C1FBD">
        <w:rPr>
          <w:rFonts w:ascii="Book Antiqua" w:eastAsia="Book Antiqua" w:hAnsi="Book Antiqua" w:cs="Book Antiqua"/>
          <w:color w:val="000000"/>
        </w:rPr>
        <w:t>, which causes coronavirus disease 2019 (COVID-19)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rch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68775A" w:rsidRPr="00887A71">
        <w:rPr>
          <w:rFonts w:ascii="Book Antiqua" w:eastAsia="Book Antiqua" w:hAnsi="Book Antiqua" w:cs="Book Antiqua"/>
          <w:color w:val="000000"/>
        </w:rPr>
        <w:t>11</w:t>
      </w:r>
      <w:r w:rsidR="0068775A" w:rsidRPr="00887A71">
        <w:rPr>
          <w:rFonts w:ascii="Book Antiqua" w:hAnsi="Book Antiqua" w:cs="Book Antiqua"/>
          <w:color w:val="000000"/>
          <w:lang w:eastAsia="zh-CN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 xml:space="preserve">the </w:t>
      </w:r>
      <w:r w:rsidRPr="00887A71">
        <w:rPr>
          <w:rFonts w:ascii="Book Antiqua" w:eastAsia="Book Antiqua" w:hAnsi="Book Antiqua" w:cs="Book Antiqua"/>
          <w:color w:val="000000"/>
        </w:rPr>
        <w:t>Wor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eal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ganiz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read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cla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B56FC" w:rsidRPr="00887A71">
        <w:rPr>
          <w:rFonts w:ascii="Book Antiqua" w:eastAsia="Book Antiqua" w:hAnsi="Book Antiqua" w:cs="Book Antiqua"/>
          <w:color w:val="000000"/>
        </w:rPr>
        <w:t>pandemic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2]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76CD55B0" w14:textId="2BA41A93" w:rsidR="00A77B3E" w:rsidRPr="00887A71" w:rsidRDefault="00284EA0" w:rsidP="00887A7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cember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F721AC" w:rsidRPr="00887A71">
        <w:rPr>
          <w:rFonts w:ascii="Book Antiqua" w:hAnsi="Book Antiqua" w:cs="Book Antiqua"/>
          <w:color w:val="000000"/>
          <w:lang w:eastAsia="zh-CN"/>
        </w:rPr>
        <w:t>15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0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v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ill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.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ill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ath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lobally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umbe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ee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ising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i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ates</w:t>
      </w:r>
      <w:r w:rsidR="00DE76F0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E76F0">
        <w:rPr>
          <w:rFonts w:ascii="Book Antiqua" w:eastAsia="Book Antiqua" w:hAnsi="Book Antiqua" w:cs="Book Antiqua"/>
          <w:color w:val="000000"/>
        </w:rPr>
        <w:t>m</w:t>
      </w:r>
      <w:r w:rsidRPr="00887A71">
        <w:rPr>
          <w:rFonts w:ascii="Book Antiqua" w:eastAsia="Book Antiqua" w:hAnsi="Book Antiqua" w:cs="Book Antiqua"/>
          <w:color w:val="000000"/>
        </w:rPr>
        <w:t>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a</w:t>
      </w:r>
      <w:r w:rsidR="00422D63" w:rsidRPr="00887A71">
        <w:rPr>
          <w:rFonts w:ascii="Book Antiqua" w:eastAsia="Book Antiqua" w:hAnsi="Book Antiqua" w:cs="Book Antiqua"/>
          <w:color w:val="000000"/>
        </w:rPr>
        <w:t>ffect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th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422D63" w:rsidRPr="00887A71">
        <w:rPr>
          <w:rFonts w:ascii="Book Antiqua" w:eastAsia="Book Antiqua" w:hAnsi="Book Antiqua" w:cs="Book Antiqua"/>
          <w:color w:val="000000"/>
        </w:rPr>
        <w:t>15468</w:t>
      </w:r>
      <w:r w:rsidRPr="00887A71">
        <w:rPr>
          <w:rFonts w:ascii="Book Antiqua" w:eastAsia="Book Antiqua" w:hAnsi="Book Antiqua" w:cs="Book Antiqua"/>
          <w:color w:val="000000"/>
        </w:rPr>
        <w:t>098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th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293</w:t>
      </w:r>
      <w:r w:rsidRPr="00887A71">
        <w:rPr>
          <w:rFonts w:ascii="Book Antiqua" w:eastAsia="Book Antiqua" w:hAnsi="Book Antiqua" w:cs="Book Antiqua"/>
          <w:color w:val="000000"/>
        </w:rPr>
        <w:t>00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ath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dd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ise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ac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w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nefit</w:t>
      </w:r>
      <w:r w:rsidR="001C1FB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rug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how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nef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oi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j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bat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acci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cent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velop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rov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Foo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Dru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EB72C9" w:rsidRPr="00887A71">
        <w:rPr>
          <w:rFonts w:ascii="Book Antiqua" w:eastAsia="Book Antiqua" w:hAnsi="Book Antiqua" w:cs="Book Antiqua"/>
          <w:color w:val="000000"/>
        </w:rPr>
        <w:t>Administration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wever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ong-te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ffec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fficac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unknown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id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b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preced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a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ecd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pin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there are 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</w:t>
      </w:r>
      <w:r w:rsidR="001C1FBD">
        <w:rPr>
          <w:rFonts w:ascii="Book Antiqua" w:eastAsia="Book Antiqua" w:hAnsi="Book Antiqua" w:cs="Book Antiqua"/>
          <w:color w:val="000000"/>
        </w:rPr>
        <w:t>revio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perience</w:t>
      </w:r>
      <w:r w:rsidR="001C1FBD">
        <w:rPr>
          <w:rFonts w:ascii="Book Antiqua" w:eastAsia="Book Antiqua" w:hAnsi="Book Antiqua" w:cs="Book Antiqua"/>
          <w:color w:val="000000"/>
        </w:rPr>
        <w:t>s</w:t>
      </w:r>
      <w:r w:rsidRPr="00887A71">
        <w:rPr>
          <w:rFonts w:ascii="Book Antiqua" w:eastAsia="Book Antiqua" w:hAnsi="Book Antiqua" w:cs="Book Antiqua"/>
          <w:color w:val="000000"/>
        </w:rPr>
        <w:t>.</w:t>
      </w:r>
    </w:p>
    <w:p w14:paraId="3E5D2A70" w14:textId="44FFB434" w:rsidR="00A77B3E" w:rsidRPr="00887A71" w:rsidRDefault="001C1FBD" w:rsidP="00887A7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  <w:color w:val="000000"/>
        </w:rPr>
        <w:t>COVID-19 was i</w:t>
      </w:r>
      <w:r w:rsidR="00284EA0" w:rsidRPr="00887A71">
        <w:rPr>
          <w:rFonts w:ascii="Book Antiqua" w:eastAsia="Book Antiqua" w:hAnsi="Book Antiqua" w:cs="Book Antiqua"/>
          <w:color w:val="000000"/>
        </w:rPr>
        <w:t>niti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ough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fec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stem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but </w:t>
      </w:r>
      <w:r w:rsidR="00284EA0" w:rsidRPr="00887A71">
        <w:rPr>
          <w:rFonts w:ascii="Book Antiqua" w:eastAsia="Book Antiqua" w:hAnsi="Book Antiqua" w:cs="Book Antiqua"/>
          <w:color w:val="000000"/>
        </w:rPr>
        <w:t>o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stem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anifest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were reported</w:t>
      </w:r>
      <w:r w:rsidR="00284EA0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lethor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evid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gges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ypercoagu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ta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othrombo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endenc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ff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5001A" w:rsidRPr="00887A71">
        <w:rPr>
          <w:rFonts w:ascii="Book Antiqua" w:eastAsia="Book Antiqua" w:hAnsi="Book Antiqua" w:cs="Book Antiqua"/>
          <w:color w:val="000000"/>
        </w:rPr>
        <w:t>COVID-19</w:t>
      </w:r>
      <w:r w:rsidR="0055001A" w:rsidRPr="00887A71">
        <w:rPr>
          <w:rFonts w:ascii="Book Antiqua" w:eastAsia="Book Antiqua" w:hAnsi="Book Antiqua" w:cs="Book Antiqua"/>
          <w:color w:val="000000"/>
          <w:vertAlign w:val="superscript"/>
        </w:rPr>
        <w:t>[4,</w:t>
      </w:r>
      <w:r w:rsidR="00284EA0" w:rsidRPr="00887A71">
        <w:rPr>
          <w:rFonts w:ascii="Book Antiqua" w:eastAsia="Book Antiqua" w:hAnsi="Book Antiqua" w:cs="Book Antiqua"/>
          <w:color w:val="000000"/>
          <w:vertAlign w:val="superscript"/>
        </w:rPr>
        <w:t>5]</w:t>
      </w:r>
      <w:r w:rsidR="00284EA0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69" w:name="OLE_LINK28"/>
      <w:bookmarkStart w:id="70" w:name="OLE_LINK29"/>
      <w:r w:rsidR="00284EA0" w:rsidRPr="00887A71">
        <w:rPr>
          <w:rFonts w:ascii="Book Antiqua" w:eastAsia="Book Antiqua" w:hAnsi="Book Antiqua" w:cs="Book Antiqua"/>
          <w:color w:val="000000"/>
        </w:rPr>
        <w:t>Acu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AMI)</w:t>
      </w:r>
      <w:bookmarkEnd w:id="69"/>
      <w:bookmarkEnd w:id="70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sel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a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isease</w:t>
      </w:r>
      <w:r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In combination </w:t>
      </w:r>
      <w:r w:rsidR="0055001A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5001A" w:rsidRPr="00887A71">
        <w:rPr>
          <w:rFonts w:ascii="Book Antiqua" w:eastAsia="Book Antiqua" w:hAnsi="Book Antiqua" w:cs="Book Antiqua"/>
          <w:color w:val="000000"/>
        </w:rPr>
        <w:t>COVID</w:t>
      </w:r>
      <w:r w:rsidR="0055001A"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there is a </w:t>
      </w:r>
      <w:r w:rsidR="00284EA0" w:rsidRPr="00887A71">
        <w:rPr>
          <w:rFonts w:ascii="Book Antiqua" w:eastAsia="Book Antiqua" w:hAnsi="Book Antiqua" w:cs="Book Antiqua"/>
          <w:color w:val="000000"/>
        </w:rPr>
        <w:t>hig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rtalit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i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iew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M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.</w:t>
      </w:r>
    </w:p>
    <w:bookmarkEnd w:id="67"/>
    <w:bookmarkEnd w:id="68"/>
    <w:p w14:paraId="1731DAF0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EA8F144" w14:textId="2A54682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MATERIALS</w:t>
      </w:r>
      <w:r w:rsidR="00665075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AND</w:t>
      </w:r>
      <w:r w:rsidR="00665075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METHODS</w:t>
      </w:r>
    </w:p>
    <w:p w14:paraId="623CB3DD" w14:textId="77777777" w:rsidR="00A77B3E" w:rsidRPr="00887A71" w:rsidRDefault="003A1EBA" w:rsidP="00887A71">
      <w:pPr>
        <w:spacing w:line="360" w:lineRule="auto"/>
        <w:jc w:val="both"/>
        <w:rPr>
          <w:rFonts w:ascii="Book Antiqua" w:hAnsi="Book Antiqua"/>
          <w:i/>
          <w:lang w:eastAsia="zh-CN"/>
        </w:rPr>
      </w:pPr>
      <w:bookmarkStart w:id="71" w:name="OLE_LINK72"/>
      <w:bookmarkStart w:id="72" w:name="OLE_LINK73"/>
      <w:bookmarkStart w:id="73" w:name="OLE_LINK74"/>
      <w:r w:rsidRPr="00887A71">
        <w:rPr>
          <w:rFonts w:ascii="Book Antiqua" w:eastAsia="Book Antiqua" w:hAnsi="Book Antiqua" w:cs="Book Antiqua"/>
          <w:b/>
          <w:bCs/>
          <w:i/>
          <w:color w:val="000000"/>
        </w:rPr>
        <w:t>Methods</w:t>
      </w:r>
    </w:p>
    <w:p w14:paraId="4DCD105B" w14:textId="6749B20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ap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stem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1C1FBD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.</w:t>
      </w:r>
    </w:p>
    <w:p w14:paraId="4EF9628D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0469FDA" w14:textId="222A3D8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strategy</w:t>
      </w:r>
    </w:p>
    <w:p w14:paraId="406F45DD" w14:textId="7D49BF6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e</w:t>
      </w:r>
      <w:r w:rsidRPr="00887A71">
        <w:rPr>
          <w:rFonts w:ascii="Book Antiqua" w:eastAsia="Book Antiqua" w:hAnsi="Book Antiqua" w:cs="Book Antiqua"/>
          <w:color w:val="000000"/>
        </w:rPr>
        <w:t>xtens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rri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74" w:name="OLE_LINK41"/>
      <w:bookmarkStart w:id="75" w:name="OLE_LINK42"/>
      <w:r w:rsidR="003A1EBA" w:rsidRPr="00887A71">
        <w:rPr>
          <w:rFonts w:ascii="Book Antiqua" w:eastAsia="Book Antiqua" w:hAnsi="Book Antiqua" w:cs="Book Antiqua"/>
          <w:color w:val="000000"/>
        </w:rPr>
        <w:t>Pub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A1EBA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A1EBA" w:rsidRPr="00887A71">
        <w:rPr>
          <w:rFonts w:ascii="Book Antiqua" w:eastAsia="Book Antiqua" w:hAnsi="Book Antiqua" w:cs="Book Antiqua"/>
          <w:color w:val="000000"/>
        </w:rPr>
        <w:t>Goo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3A1EBA" w:rsidRPr="00887A71">
        <w:rPr>
          <w:rFonts w:ascii="Book Antiqua" w:eastAsia="Book Antiqua" w:hAnsi="Book Antiqua" w:cs="Book Antiqua"/>
          <w:color w:val="000000"/>
        </w:rPr>
        <w:t>Scholar</w:t>
      </w:r>
      <w:bookmarkEnd w:id="74"/>
      <w:bookmarkEnd w:id="75"/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eyword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“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ischemia</w:t>
      </w:r>
      <w:r w:rsidR="001C1FBD">
        <w:rPr>
          <w:rFonts w:ascii="Book Antiqua" w:eastAsia="Book Antiqua" w:hAnsi="Book Antiqua" w:cs="Book Antiqua"/>
          <w:bCs/>
          <w:iCs/>
          <w:color w:val="000000"/>
        </w:rPr>
        <w:t>,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”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“small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gangrene”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bCs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“COVID-19</w:t>
      </w:r>
      <w:r w:rsidR="001C1FBD">
        <w:rPr>
          <w:rFonts w:ascii="Book Antiqua" w:eastAsia="Book Antiqua" w:hAnsi="Book Antiqua" w:cs="Book Antiqua"/>
          <w:bCs/>
          <w:iCs/>
          <w:color w:val="000000"/>
        </w:rPr>
        <w:t>.</w:t>
      </w:r>
      <w:r w:rsidRPr="00887A71">
        <w:rPr>
          <w:rFonts w:ascii="Book Antiqua" w:eastAsia="Book Antiqua" w:hAnsi="Book Antiqua" w:cs="Book Antiqua"/>
          <w:bCs/>
          <w:iCs/>
          <w:color w:val="000000"/>
        </w:rPr>
        <w:t>”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ngu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tri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li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1C1FBD">
        <w:rPr>
          <w:rFonts w:ascii="Book Antiqua" w:eastAsia="Book Antiqua" w:hAnsi="Book Antiqua" w:cs="Book Antiqua"/>
          <w:color w:val="000000"/>
        </w:rPr>
        <w:t xml:space="preserve"> manu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1C1FBD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ibliograph</w:t>
      </w:r>
      <w:r w:rsidR="001C1FBD">
        <w:rPr>
          <w:rFonts w:ascii="Book Antiqua" w:eastAsia="Book Antiqua" w:hAnsi="Book Antiqua" w:cs="Book Antiqua"/>
          <w:color w:val="000000"/>
        </w:rPr>
        <w:t>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tec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additio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.</w:t>
      </w:r>
    </w:p>
    <w:p w14:paraId="07D7F6B2" w14:textId="77777777" w:rsidR="00B60BAD" w:rsidRPr="00887A71" w:rsidRDefault="00B60BAD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031FC21D" w14:textId="5B89C6D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Eligibility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criteria</w:t>
      </w:r>
    </w:p>
    <w:p w14:paraId="746695E5" w14:textId="6689935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ul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ntio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ngin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lte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cree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t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bstrac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ot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gnific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ud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ses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u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x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clus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iter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1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c</w:t>
      </w:r>
      <w:r w:rsidR="00954181" w:rsidRPr="00887A71">
        <w:rPr>
          <w:rFonts w:ascii="Book Antiqua" w:eastAsia="Book Antiqua" w:hAnsi="Book Antiqua" w:cs="Book Antiqua"/>
          <w:color w:val="000000"/>
        </w:rPr>
        <w:t>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/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p</w:t>
      </w:r>
      <w:r w:rsidRPr="00887A71">
        <w:rPr>
          <w:rFonts w:ascii="Book Antiqua" w:eastAsia="Book Antiqua" w:hAnsi="Book Antiqua" w:cs="Book Antiqua"/>
          <w:color w:val="000000"/>
        </w:rPr>
        <w:t>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suspicio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radiolo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biochem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diagnos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(3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r</w:t>
      </w:r>
      <w:r w:rsidR="00954181" w:rsidRPr="00887A71">
        <w:rPr>
          <w:rFonts w:ascii="Book Antiqua" w:eastAsia="Book Antiqua" w:hAnsi="Book Antiqua" w:cs="Book Antiqua"/>
          <w:color w:val="000000"/>
        </w:rPr>
        <w:t>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2020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;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4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u</w:t>
      </w:r>
      <w:r w:rsidR="00954181" w:rsidRPr="00887A71">
        <w:rPr>
          <w:rFonts w:ascii="Book Antiqua" w:eastAsia="Book Antiqua" w:hAnsi="Book Antiqua" w:cs="Book Antiqua"/>
          <w:color w:val="000000"/>
        </w:rPr>
        <w:t>nderw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laparotom</w:t>
      </w:r>
      <w:r w:rsidRPr="00887A71">
        <w:rPr>
          <w:rFonts w:ascii="Book Antiqua" w:eastAsia="Book Antiqua" w:hAnsi="Book Antiqua" w:cs="Book Antiqua"/>
          <w:color w:val="000000"/>
        </w:rPr>
        <w:t>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 xml:space="preserve">abdominal </w:t>
      </w:r>
      <w:r w:rsidR="00954181" w:rsidRPr="00887A71">
        <w:rPr>
          <w:rFonts w:ascii="Book Antiqua" w:hAnsi="Book Antiqua" w:cs="Book Antiqua"/>
          <w:color w:val="000000"/>
          <w:lang w:eastAsia="zh-CN"/>
        </w:rPr>
        <w:t>c</w:t>
      </w:r>
      <w:r w:rsidR="00954181" w:rsidRPr="00887A71">
        <w:rPr>
          <w:rFonts w:ascii="Book Antiqua" w:eastAsia="Book Antiqua" w:hAnsi="Book Antiqua" w:cs="Book Antiqua"/>
          <w:color w:val="000000"/>
        </w:rPr>
        <w:t>ompu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4181" w:rsidRPr="00887A71">
        <w:rPr>
          <w:rFonts w:ascii="Book Antiqua" w:eastAsia="Book Antiqua" w:hAnsi="Book Antiqua" w:cs="Book Antiqua"/>
          <w:color w:val="000000"/>
        </w:rPr>
        <w:t>tomograph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fi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chemia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1E915759" w14:textId="77777777" w:rsidR="00954181" w:rsidRPr="00887A71" w:rsidRDefault="00954181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48D0C421" w14:textId="2DD05D5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retrieval</w:t>
      </w:r>
    </w:p>
    <w:p w14:paraId="0C00F4D1" w14:textId="46E59B7D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tra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erfor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Kerawal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A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D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FE5BA0" w:rsidRPr="00887A71">
        <w:rPr>
          <w:rFonts w:ascii="Book Antiqua" w:eastAsia="Book Antiqua" w:hAnsi="Book Antiqua" w:cs="Book Antiqua"/>
          <w:color w:val="000000"/>
        </w:rPr>
        <w:t>B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1C1FB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ll</w:t>
      </w:r>
      <w:r w:rsidR="006C147C" w:rsidRPr="00887A71">
        <w:rPr>
          <w:rFonts w:ascii="Book Antiqua" w:eastAsia="Book Antiqua" w:hAnsi="Book Antiqua" w:cs="Book Antiqua"/>
          <w:color w:val="000000"/>
        </w:rPr>
        <w:t>ow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paramete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recorded</w:t>
      </w:r>
      <w:r w:rsidR="006C147C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>
        <w:rPr>
          <w:rFonts w:ascii="Book Antiqua" w:eastAsia="Book Antiqua" w:hAnsi="Book Antiqua" w:cs="Book Antiqua"/>
          <w:color w:val="000000"/>
        </w:rPr>
        <w:t>c</w:t>
      </w:r>
      <w:r w:rsidR="006C147C" w:rsidRPr="00887A71">
        <w:rPr>
          <w:rFonts w:ascii="Book Antiqua" w:eastAsia="Book Antiqua" w:hAnsi="Book Antiqua" w:cs="Book Antiqua"/>
          <w:color w:val="000000"/>
        </w:rPr>
        <w:t>ountr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da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publicatio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6C147C" w:rsidRPr="00887A71">
        <w:rPr>
          <w:rFonts w:ascii="Book Antiqua" w:eastAsia="Book Antiqua" w:hAnsi="Book Antiqua" w:cs="Book Antiqua"/>
          <w:color w:val="000000"/>
        </w:rPr>
        <w:t>gend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itie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urs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plication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iv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ventu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com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1BBCACB3" w14:textId="77777777" w:rsidR="006C147C" w:rsidRPr="00887A71" w:rsidRDefault="006C147C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303A2067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Findings</w:t>
      </w:r>
    </w:p>
    <w:p w14:paraId="40F9CCEF" w14:textId="0028ACF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ul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tra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pa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arr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x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bookmarkEnd w:id="71"/>
    <w:bookmarkEnd w:id="72"/>
    <w:bookmarkEnd w:id="73"/>
    <w:p w14:paraId="4A37CB89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9881106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RESULTS</w:t>
      </w:r>
    </w:p>
    <w:p w14:paraId="5401ED3E" w14:textId="1BCA9718" w:rsidR="00A77B3E" w:rsidRPr="00887A71" w:rsidRDefault="008D6E9D" w:rsidP="00887A71">
      <w:pPr>
        <w:spacing w:line="360" w:lineRule="auto"/>
        <w:jc w:val="both"/>
        <w:rPr>
          <w:rFonts w:ascii="Book Antiqua" w:hAnsi="Book Antiqua"/>
        </w:rPr>
      </w:pPr>
      <w:bookmarkStart w:id="76" w:name="OLE_LINK80"/>
      <w:bookmarkStart w:id="77" w:name="OLE_LINK81"/>
      <w:r>
        <w:rPr>
          <w:rFonts w:ascii="Book Antiqua" w:eastAsia="Book Antiqua" w:hAnsi="Book Antiqua" w:cs="Book Antiqua"/>
          <w:color w:val="000000"/>
        </w:rPr>
        <w:t>The i</w:t>
      </w:r>
      <w:r w:rsidR="00284EA0" w:rsidRPr="00887A71">
        <w:rPr>
          <w:rFonts w:ascii="Book Antiqua" w:eastAsia="Book Antiqua" w:hAnsi="Book Antiqua" w:cs="Book Antiqua"/>
          <w:color w:val="000000"/>
        </w:rPr>
        <w:t>ni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ar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eal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31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61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c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Pub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Goog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65757" w:rsidRPr="00887A71">
        <w:rPr>
          <w:rFonts w:ascii="Book Antiqua" w:eastAsia="Book Antiqua" w:hAnsi="Book Antiqua" w:cs="Book Antiqua"/>
          <w:color w:val="000000"/>
        </w:rPr>
        <w:t>Scholar</w:t>
      </w:r>
      <w:r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pective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i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creen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ilter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itle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2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lect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The full article was rea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the </w:t>
      </w:r>
      <w:r w:rsidR="00284EA0"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were </w:t>
      </w:r>
      <w:r w:rsidR="00284EA0" w:rsidRPr="00887A71">
        <w:rPr>
          <w:rFonts w:ascii="Book Antiqua" w:eastAsia="Book Antiqua" w:hAnsi="Book Antiqua" w:cs="Book Antiqua"/>
          <w:color w:val="000000"/>
        </w:rPr>
        <w:t>s</w:t>
      </w:r>
      <w:r w:rsidR="005B3E20" w:rsidRPr="00887A71">
        <w:rPr>
          <w:rFonts w:ascii="Book Antiqua" w:eastAsia="Book Antiqua" w:hAnsi="Book Antiqua" w:cs="Book Antiqua"/>
          <w:color w:val="000000"/>
        </w:rPr>
        <w:t>kimm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B3E2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B3E20" w:rsidRPr="00887A71">
        <w:rPr>
          <w:rFonts w:ascii="Book Antiqua" w:eastAsia="Book Antiqua" w:hAnsi="Book Antiqua" w:cs="Book Antiqua"/>
          <w:color w:val="000000"/>
        </w:rPr>
        <w:t>relevanc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B3E20" w:rsidRPr="00887A71">
        <w:rPr>
          <w:rFonts w:ascii="Book Antiqua" w:hAnsi="Book Antiqua" w:cs="Book Antiqua"/>
          <w:color w:val="000000"/>
          <w:lang w:eastAsia="zh-CN"/>
        </w:rPr>
        <w:t>Twenty-six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be </w:t>
      </w:r>
      <w:r w:rsidR="00284EA0" w:rsidRPr="00887A71">
        <w:rPr>
          <w:rFonts w:ascii="Book Antiqua" w:eastAsia="Book Antiqua" w:hAnsi="Book Antiqua" w:cs="Book Antiqua"/>
          <w:color w:val="000000"/>
        </w:rPr>
        <w:t>eligi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clusio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ferenc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2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heck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additional </w:t>
      </w:r>
      <w:r w:rsidR="00284EA0" w:rsidRPr="00887A71">
        <w:rPr>
          <w:rFonts w:ascii="Book Antiqua" w:eastAsia="Book Antiqua" w:hAnsi="Book Antiqua" w:cs="Book Antiqua"/>
          <w:color w:val="000000"/>
        </w:rPr>
        <w:t>case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Two </w:t>
      </w:r>
      <w:r w:rsidR="00284EA0" w:rsidRPr="00887A71">
        <w:rPr>
          <w:rFonts w:ascii="Book Antiqua" w:eastAsia="Book Antiqua" w:hAnsi="Book Antiqua" w:cs="Book Antiqua"/>
          <w:color w:val="000000"/>
        </w:rPr>
        <w:t>mo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ca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und</w:t>
      </w:r>
      <w:r>
        <w:rPr>
          <w:rFonts w:ascii="Book Antiqua" w:eastAsia="Book Antiqua" w:hAnsi="Book Antiqua" w:cs="Book Antiqua"/>
          <w:color w:val="000000"/>
        </w:rPr>
        <w:t>. 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28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tic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2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ries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clu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D0F2B" w:rsidRPr="00887A71">
        <w:rPr>
          <w:rFonts w:ascii="Book Antiqua" w:eastAsia="Book Antiqua" w:hAnsi="Book Antiqua" w:cs="Book Antiqua"/>
          <w:color w:val="000000"/>
        </w:rPr>
        <w:t>(Fig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E7500" w:rsidRPr="00887A71">
        <w:rPr>
          <w:rFonts w:ascii="Book Antiqua" w:eastAsia="Book Antiqua" w:hAnsi="Book Antiqua" w:cs="Book Antiqua"/>
          <w:color w:val="000000"/>
        </w:rPr>
        <w:t>1)</w:t>
      </w:r>
      <w:r w:rsidR="00BD0F2B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68F74A19" w14:textId="77777777" w:rsidR="009A19C0" w:rsidRPr="00887A71" w:rsidRDefault="009A19C0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71E29478" w14:textId="6B84023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synthesis</w:t>
      </w:r>
    </w:p>
    <w:p w14:paraId="1C66B54F" w14:textId="44AAB3CB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1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M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tbrea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ndemic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ri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30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emon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a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ccar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al</w:t>
      </w:r>
      <w:r w:rsidR="009A19C0" w:rsidRPr="00887A7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9A19C0" w:rsidRPr="00887A71">
        <w:rPr>
          <w:rFonts w:ascii="Book Antiqua" w:hAnsi="Book Antiqua" w:cs="Book Antiqua"/>
          <w:color w:val="000000"/>
          <w:vertAlign w:val="superscript"/>
          <w:lang w:eastAsia="zh-CN"/>
        </w:rPr>
        <w:t>6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ap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a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ac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c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ourna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r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verla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li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a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i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pro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ers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manu</w:t>
      </w:r>
      <w:r w:rsidRPr="00887A71">
        <w:rPr>
          <w:rFonts w:ascii="Book Antiqua" w:eastAsia="Book Antiqua" w:hAnsi="Book Antiqua" w:cs="Book Antiqua"/>
          <w:color w:val="000000"/>
        </w:rPr>
        <w:t>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ter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roug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earch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u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pinion</w:t>
      </w:r>
      <w:r w:rsidR="003765B3" w:rsidRPr="00887A71">
        <w:rPr>
          <w:rFonts w:ascii="Book Antiqua" w:hAnsi="Book Antiqua" w:cs="Book Antiqua"/>
          <w:color w:val="000000"/>
          <w:lang w:eastAsia="zh-CN"/>
        </w:rPr>
        <w:t>.</w:t>
      </w:r>
    </w:p>
    <w:p w14:paraId="2B4658F7" w14:textId="77777777" w:rsidR="009A19C0" w:rsidRPr="00887A71" w:rsidRDefault="009A19C0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44CFB739" w14:textId="4AE2BF5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9A19C0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gender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patients:</w:t>
      </w:r>
    </w:p>
    <w:p w14:paraId="6FB4E816" w14:textId="70680EF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 xml:space="preserve">41 cases, </w:t>
      </w:r>
      <w:r w:rsidRPr="00887A71">
        <w:rPr>
          <w:rFonts w:ascii="Book Antiqua" w:eastAsia="Book Antiqua" w:hAnsi="Book Antiqua" w:cs="Book Antiqua"/>
          <w:color w:val="000000"/>
        </w:rPr>
        <w:t>27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67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le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4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emales</w:t>
      </w:r>
      <w:r w:rsidR="008D6E9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mographic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vai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9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t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9</w:t>
      </w:r>
      <w:r w:rsidR="008D6E9D">
        <w:rPr>
          <w:rFonts w:ascii="Book Antiqua" w:eastAsia="Book Antiqua" w:hAnsi="Book Antiqua" w:cs="Book Antiqua"/>
          <w:color w:val="000000"/>
        </w:rPr>
        <w:t xml:space="preserve"> y</w:t>
      </w:r>
      <w:r w:rsidR="004277B8">
        <w:rPr>
          <w:rFonts w:ascii="Book Antiqua" w:eastAsia="Book Antiqua" w:hAnsi="Book Antiqua" w:cs="Book Antiqua"/>
          <w:color w:val="000000"/>
        </w:rPr>
        <w:t>ea</w:t>
      </w:r>
      <w:r w:rsidR="008D6E9D">
        <w:rPr>
          <w:rFonts w:ascii="Book Antiqua" w:eastAsia="Book Antiqua" w:hAnsi="Book Antiqua" w:cs="Book Antiqua"/>
          <w:color w:val="000000"/>
        </w:rPr>
        <w:t>rs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g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8</w:t>
      </w:r>
      <w:r w:rsidR="008D6E9D">
        <w:rPr>
          <w:rFonts w:ascii="Book Antiqua" w:eastAsia="Book Antiqua" w:hAnsi="Book Antiqua" w:cs="Book Antiqua"/>
          <w:color w:val="000000"/>
        </w:rPr>
        <w:t>.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emal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1.5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younge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9-year-o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ir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ger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hesran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et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al</w:t>
      </w:r>
      <w:r w:rsidR="00BB36B7" w:rsidRPr="00887A7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B36B7" w:rsidRPr="00887A71">
        <w:rPr>
          <w:rFonts w:ascii="Book Antiqua" w:hAnsi="Book Antiqua" w:cs="Book Antiqua"/>
          <w:color w:val="000000"/>
          <w:vertAlign w:val="superscript"/>
          <w:lang w:eastAsia="zh-CN"/>
        </w:rPr>
        <w:t>7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lde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82</w:t>
      </w:r>
      <w:r w:rsidR="004277B8">
        <w:rPr>
          <w:rFonts w:ascii="Book Antiqua" w:eastAsia="Book Antiqua" w:hAnsi="Book Antiqua" w:cs="Book Antiqua"/>
          <w:color w:val="000000"/>
        </w:rPr>
        <w:t>-</w:t>
      </w:r>
      <w:r w:rsidRPr="00887A71">
        <w:rPr>
          <w:rFonts w:ascii="Book Antiqua" w:eastAsia="Book Antiqua" w:hAnsi="Book Antiqua" w:cs="Book Antiqua"/>
          <w:color w:val="000000"/>
        </w:rPr>
        <w:t>years</w:t>
      </w:r>
      <w:r w:rsidR="004277B8">
        <w:rPr>
          <w:rFonts w:ascii="Book Antiqua" w:eastAsia="Book Antiqua" w:hAnsi="Book Antiqua" w:cs="Book Antiqua"/>
          <w:color w:val="000000"/>
        </w:rPr>
        <w:t>-</w:t>
      </w:r>
      <w:r w:rsidR="00BB36B7" w:rsidRPr="00887A71">
        <w:rPr>
          <w:rFonts w:ascii="Book Antiqua" w:eastAsia="Book Antiqua" w:hAnsi="Book Antiqua" w:cs="Book Antiqua"/>
          <w:color w:val="000000"/>
        </w:rPr>
        <w:t>old</w:t>
      </w:r>
      <w:r w:rsidR="008D6E9D">
        <w:rPr>
          <w:rFonts w:ascii="Book Antiqua" w:eastAsia="Book Antiqua" w:hAnsi="Book Antiqua" w:cs="Book Antiqua"/>
          <w:color w:val="000000"/>
        </w:rPr>
        <w:t xml:space="preserve"> and 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color w:val="000000"/>
        </w:rPr>
        <w:t>Ind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bookmarkStart w:id="78" w:name="OLE_LINK43"/>
      <w:bookmarkStart w:id="79" w:name="OLE_LINK44"/>
      <w:r w:rsidR="008D6E9D">
        <w:rPr>
          <w:rFonts w:ascii="Book Antiqua" w:eastAsia="Book Antiqua" w:hAnsi="Book Antiqua" w:cs="Book Antiqua"/>
          <w:color w:val="000000"/>
        </w:rPr>
        <w:t xml:space="preserve">the </w:t>
      </w:r>
      <w:r w:rsidR="00BB36B7" w:rsidRPr="00887A71">
        <w:rPr>
          <w:rFonts w:ascii="Book Antiqua" w:eastAsia="Book Antiqua" w:hAnsi="Book Antiqua" w:cs="Book Antiqua"/>
          <w:color w:val="000000"/>
        </w:rPr>
        <w:t>U</w:t>
      </w:r>
      <w:r w:rsidR="00BB36B7" w:rsidRPr="00887A71">
        <w:rPr>
          <w:rFonts w:ascii="Book Antiqua" w:hAnsi="Book Antiqua" w:cs="Book Antiqua"/>
          <w:color w:val="000000"/>
          <w:lang w:eastAsia="zh-CN"/>
        </w:rPr>
        <w:t>nited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B36B7" w:rsidRPr="00887A71">
        <w:rPr>
          <w:rFonts w:ascii="Book Antiqua" w:hAnsi="Book Antiqua" w:cs="Book Antiqua"/>
          <w:color w:val="000000"/>
          <w:lang w:eastAsia="zh-CN"/>
        </w:rPr>
        <w:t>States</w:t>
      </w:r>
      <w:bookmarkEnd w:id="78"/>
      <w:bookmarkEnd w:id="79"/>
      <w:r w:rsidRPr="00887A71">
        <w:rPr>
          <w:rFonts w:ascii="Book Antiqua" w:eastAsia="Book Antiqua" w:hAnsi="Book Antiqua" w:cs="Book Antiqua"/>
          <w:color w:val="000000"/>
        </w:rPr>
        <w:t>.</w:t>
      </w:r>
    </w:p>
    <w:p w14:paraId="0A3880CB" w14:textId="77777777" w:rsidR="00BB36B7" w:rsidRPr="00887A71" w:rsidRDefault="00BB36B7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34B19555" w14:textId="70EF4E65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Country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BB36B7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rigin</w:t>
      </w:r>
    </w:p>
    <w:p w14:paraId="1BBAB074" w14:textId="3F39F6C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Fr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0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llow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a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)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urke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6)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 xml:space="preserve">the </w:t>
      </w:r>
      <w:r w:rsidR="00B279A8" w:rsidRPr="00887A71">
        <w:rPr>
          <w:rFonts w:ascii="Book Antiqua" w:eastAsia="Book Antiqua" w:hAnsi="Book Antiqua" w:cs="Book Antiqua"/>
          <w:color w:val="000000"/>
        </w:rPr>
        <w:t>U</w:t>
      </w:r>
      <w:r w:rsidR="00B279A8" w:rsidRPr="00887A71">
        <w:rPr>
          <w:rFonts w:ascii="Book Antiqua" w:hAnsi="Book Antiqua" w:cs="Book Antiqua"/>
          <w:color w:val="000000"/>
          <w:lang w:eastAsia="zh-CN"/>
        </w:rPr>
        <w:t>nited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279A8" w:rsidRPr="00887A71">
        <w:rPr>
          <w:rFonts w:ascii="Book Antiqua" w:hAnsi="Book Antiqua" w:cs="Book Antiqua"/>
          <w:color w:val="000000"/>
          <w:lang w:eastAsia="zh-CN"/>
        </w:rPr>
        <w:t>Stat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p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)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Tw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xico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ran,</w:t>
      </w:r>
      <w:r w:rsidR="008D6E9D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</w:t>
      </w:r>
      <w:r w:rsidR="008E3E0E" w:rsidRPr="00887A71">
        <w:rPr>
          <w:rFonts w:ascii="Book Antiqua" w:hAnsi="Book Antiqua" w:cs="Book Antiqua"/>
          <w:color w:val="000000"/>
          <w:lang w:eastAsia="zh-CN"/>
        </w:rPr>
        <w:t>nited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</w:t>
      </w:r>
      <w:r w:rsidR="008E3E0E" w:rsidRPr="00887A71">
        <w:rPr>
          <w:rFonts w:ascii="Book Antiqua" w:hAnsi="Book Antiqua" w:cs="Book Antiqua"/>
          <w:color w:val="000000"/>
          <w:lang w:eastAsia="zh-CN"/>
        </w:rPr>
        <w:t>ingdom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di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geria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Kuwai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ngapor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razi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 xml:space="preserve">the </w:t>
      </w:r>
      <w:r w:rsidRPr="00887A71">
        <w:rPr>
          <w:rFonts w:ascii="Book Antiqua" w:eastAsia="Book Antiqua" w:hAnsi="Book Antiqua" w:cs="Book Antiqua"/>
          <w:color w:val="000000"/>
        </w:rPr>
        <w:t>Netherland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ach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igge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r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urke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)</w:t>
      </w:r>
      <w:r w:rsidR="00B279A8" w:rsidRPr="00887A71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B279A8" w:rsidRPr="00887A71">
        <w:rPr>
          <w:rFonts w:ascii="Book Antiqua" w:hAnsi="Book Antiqua" w:cs="Book Antiqua"/>
          <w:color w:val="000000"/>
          <w:vertAlign w:val="superscript"/>
          <w:lang w:eastAsia="zh-CN"/>
        </w:rPr>
        <w:t>8</w:t>
      </w:r>
      <w:r w:rsidRPr="00887A71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terestingly</w:t>
      </w:r>
      <w:r w:rsidR="008D6E9D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279A8" w:rsidRPr="00887A71">
        <w:rPr>
          <w:rFonts w:ascii="Book Antiqua" w:eastAsia="Book Antiqua" w:hAnsi="Book Antiqua" w:cs="Book Antiqua"/>
          <w:color w:val="000000"/>
        </w:rPr>
        <w:t>China</w:t>
      </w:r>
      <w:r w:rsidR="008D6E9D">
        <w:rPr>
          <w:rFonts w:ascii="Book Antiqua" w:hAnsi="Book Antiqua" w:cs="Book Antiqua"/>
          <w:color w:val="000000"/>
          <w:lang w:eastAsia="zh-CN"/>
        </w:rPr>
        <w:t xml:space="preserve">,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count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merged.</w:t>
      </w:r>
    </w:p>
    <w:p w14:paraId="64100C0F" w14:textId="77777777" w:rsidR="00B279A8" w:rsidRPr="00887A71" w:rsidRDefault="00B279A8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6AB84F2" w14:textId="593C9150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Mode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9D07ED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diagnosis</w:t>
      </w:r>
    </w:p>
    <w:p w14:paraId="0D182E87" w14:textId="7379A551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Re</w:t>
      </w:r>
      <w:r w:rsidR="00B36D69" w:rsidRPr="00887A71">
        <w:rPr>
          <w:rFonts w:ascii="Book Antiqua" w:eastAsia="Book Antiqua" w:hAnsi="Book Antiqua" w:cs="Book Antiqua"/>
          <w:color w:val="000000"/>
        </w:rPr>
        <w:t>ver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transcript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polymer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ch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6D69" w:rsidRPr="00887A71">
        <w:rPr>
          <w:rFonts w:ascii="Book Antiqua" w:eastAsia="Book Antiqua" w:hAnsi="Book Antiqua" w:cs="Book Antiqua"/>
          <w:color w:val="000000"/>
        </w:rPr>
        <w:t>rea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asopharynge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wab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equent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st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</w:t>
      </w:r>
      <w:r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31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f</w:t>
      </w:r>
      <w:r w:rsidR="00832D3A" w:rsidRPr="00887A71">
        <w:rPr>
          <w:rFonts w:ascii="Book Antiqua" w:eastAsia="Book Antiqua" w:hAnsi="Book Antiqua" w:cs="Book Antiqua"/>
          <w:color w:val="000000"/>
        </w:rPr>
        <w:t>ir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COVID-19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hAnsi="Book Antiqua" w:cs="Book Antiqua"/>
          <w:color w:val="000000"/>
          <w:lang w:eastAsia="zh-CN"/>
        </w:rPr>
        <w:t>Ni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D6E9D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</w:t>
      </w:r>
      <w:r w:rsidR="00832D3A" w:rsidRPr="00887A71">
        <w:rPr>
          <w:rFonts w:ascii="Book Antiqua" w:hAnsi="Book Antiqua" w:cs="Book Antiqua"/>
          <w:color w:val="000000"/>
          <w:lang w:eastAsia="zh-CN"/>
        </w:rPr>
        <w:t>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se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ass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lin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ymptom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ilater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r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la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ppear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C1FBD" w:rsidRPr="00887A71">
        <w:rPr>
          <w:rFonts w:ascii="Book Antiqua" w:hAnsi="Book Antiqua" w:cs="Book Antiqua"/>
          <w:color w:val="000000"/>
          <w:lang w:eastAsia="zh-CN"/>
        </w:rPr>
        <w:t>c</w:t>
      </w:r>
      <w:r w:rsidR="001C1FBD" w:rsidRPr="00887A71">
        <w:rPr>
          <w:rFonts w:ascii="Book Antiqua" w:eastAsia="Book Antiqua" w:hAnsi="Book Antiqua" w:cs="Book Antiqua"/>
          <w:color w:val="000000"/>
        </w:rPr>
        <w:t>omputed tomograph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chest</w:t>
      </w:r>
      <w:r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spi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eg</w:t>
      </w:r>
      <w:r w:rsidR="00832D3A" w:rsidRPr="00887A71">
        <w:rPr>
          <w:rFonts w:ascii="Book Antiqua" w:eastAsia="Book Antiqua" w:hAnsi="Book Antiqua" w:cs="Book Antiqua"/>
          <w:color w:val="000000"/>
        </w:rPr>
        <w:t>a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PC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nas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swab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hAnsi="Book Antiqua" w:cs="Book Antiqua"/>
          <w:color w:val="000000"/>
          <w:lang w:eastAsia="zh-CN"/>
        </w:rPr>
        <w:t>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gno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-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N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t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situ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32D3A" w:rsidRPr="00887A71">
        <w:rPr>
          <w:rFonts w:ascii="Book Antiqua" w:eastAsia="Book Antiqua" w:hAnsi="Book Antiqua" w:cs="Book Antiqua"/>
          <w:color w:val="000000"/>
        </w:rPr>
        <w:t>hybridiz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ro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ecro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parotomy.</w:t>
      </w:r>
    </w:p>
    <w:p w14:paraId="73BDB91F" w14:textId="77777777" w:rsidR="00832D3A" w:rsidRPr="00887A71" w:rsidRDefault="00832D3A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073D06C" w14:textId="1CC812C2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Comorbidities</w:t>
      </w:r>
    </w:p>
    <w:p w14:paraId="060FAA50" w14:textId="7D7D8551" w:rsidR="00A77B3E" w:rsidRPr="00887A71" w:rsidRDefault="004F421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 w:cs="Book Antiqua"/>
          <w:color w:val="000000"/>
          <w:lang w:eastAsia="zh-CN"/>
        </w:rPr>
        <w:t>Thirt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orbid</w:t>
      </w:r>
      <w:r w:rsidR="00D03DE7">
        <w:rPr>
          <w:rFonts w:ascii="Book Antiqua" w:eastAsia="Book Antiqua" w:hAnsi="Book Antiqua" w:cs="Book Antiqua"/>
          <w:color w:val="000000"/>
        </w:rPr>
        <w:t>it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istor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ypertens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m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orbid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0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llow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bes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7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abet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lli</w:t>
      </w:r>
      <w:r w:rsidR="00284EA0" w:rsidRPr="00887A71">
        <w:rPr>
          <w:rFonts w:ascii="Book Antiqua" w:eastAsia="Book Antiqua" w:hAnsi="Book Antiqua" w:cs="Book Antiqua"/>
          <w:color w:val="000000"/>
        </w:rPr>
        <w:t>t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</w:t>
      </w:r>
      <w:r w:rsidR="00284EA0" w:rsidRPr="00887A71">
        <w:rPr>
          <w:rFonts w:ascii="Book Antiqua" w:eastAsia="Book Antiqua" w:hAnsi="Book Antiqua" w:cs="Book Antiqua"/>
          <w:i/>
          <w:iCs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6)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tai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.</w:t>
      </w:r>
    </w:p>
    <w:p w14:paraId="220561D5" w14:textId="77777777" w:rsidR="004F4210" w:rsidRPr="00887A71" w:rsidRDefault="004F4210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4386E6A5" w14:textId="23C23D15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="004F4210"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modality</w:t>
      </w:r>
    </w:p>
    <w:p w14:paraId="294B1F9C" w14:textId="03BF75B0" w:rsidR="00A77B3E" w:rsidRPr="00887A71" w:rsidRDefault="004F421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 w:cs="Book Antiqua"/>
          <w:color w:val="000000"/>
          <w:lang w:eastAsia="zh-CN"/>
        </w:rPr>
        <w:t>Thirty-thre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underw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explo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aparotom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s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gangreno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eg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</w:t>
      </w:r>
      <w:r w:rsidR="00086D7F" w:rsidRPr="00887A71">
        <w:rPr>
          <w:rFonts w:ascii="Book Antiqua" w:eastAsia="Book Antiqua" w:hAnsi="Book Antiqua" w:cs="Book Antiqua"/>
          <w:color w:val="000000"/>
        </w:rPr>
        <w:t>nfirm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diagnos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AMI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hAnsi="Book Antiqua" w:cs="Book Antiqua"/>
          <w:color w:val="000000"/>
          <w:lang w:eastAsia="zh-CN"/>
        </w:rPr>
        <w:t>Fou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</w:t>
      </w:r>
      <w:r w:rsidR="00086D7F" w:rsidRPr="00887A71">
        <w:rPr>
          <w:rFonts w:ascii="Book Antiqua" w:eastAsia="Book Antiqua" w:hAnsi="Book Antiqua" w:cs="Book Antiqua"/>
          <w:color w:val="000000"/>
        </w:rPr>
        <w:t>onservativ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086D7F" w:rsidRPr="00887A71">
        <w:rPr>
          <w:rFonts w:ascii="Book Antiqua" w:eastAsia="Book Antiqua" w:hAnsi="Book Antiqua" w:cs="Book Antiqua"/>
          <w:color w:val="000000"/>
        </w:rPr>
        <w:t>enoxaparin</w:t>
      </w:r>
      <w:r w:rsidR="008F5F1C">
        <w:rPr>
          <w:rFonts w:ascii="Book Antiqua" w:hAnsi="Book Antiqua" w:cs="Book Antiqua"/>
          <w:color w:val="000000"/>
          <w:lang w:eastAsia="zh-CN"/>
        </w:rPr>
        <w:t xml:space="preserve"> likely</w:t>
      </w:r>
      <w:r w:rsidR="008F5F1C">
        <w:rPr>
          <w:rFonts w:ascii="Book Antiqua" w:eastAsia="Book Antiqua" w:hAnsi="Book Antiqua" w:cs="Book Antiqua"/>
          <w:color w:val="000000"/>
        </w:rPr>
        <w:t xml:space="preserve"> because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gener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ndi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8F5F1C">
        <w:rPr>
          <w:rFonts w:ascii="Book Antiqua" w:eastAsia="Book Antiqua" w:hAnsi="Book Antiqua" w:cs="Book Antiqua"/>
          <w:color w:val="000000"/>
        </w:rPr>
        <w:t xml:space="preserve">was </w:t>
      </w:r>
      <w:r w:rsidR="00284EA0"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esthesia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romb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8F5F1C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86F8A" w:rsidRPr="00887A71">
        <w:rPr>
          <w:rFonts w:ascii="Book Antiqua" w:eastAsia="Book Antiqua" w:hAnsi="Book Antiqua" w:cs="Book Antiqua"/>
          <w:color w:val="000000"/>
        </w:rPr>
        <w:t>por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ve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86F8A" w:rsidRPr="00887A71">
        <w:rPr>
          <w:rFonts w:ascii="Book Antiqua" w:hAnsi="Book Antiqua" w:cs="Book Antiqua"/>
          <w:color w:val="000000"/>
          <w:lang w:eastAsia="zh-CN"/>
        </w:rPr>
        <w:t>superior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86F8A" w:rsidRPr="00887A71">
        <w:rPr>
          <w:rFonts w:ascii="Book Antiqua" w:hAnsi="Book Antiqua" w:cs="Book Antiqua"/>
          <w:color w:val="000000"/>
          <w:lang w:eastAsia="zh-CN"/>
        </w:rPr>
        <w:t>mesenteric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86F8A" w:rsidRPr="00887A71">
        <w:rPr>
          <w:rFonts w:ascii="Book Antiqua" w:hAnsi="Book Antiqua" w:cs="Book Antiqua"/>
          <w:color w:val="000000"/>
          <w:lang w:eastAsia="zh-CN"/>
        </w:rPr>
        <w:t>ve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ccessfu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ith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ur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terven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rombolytics</w:t>
      </w:r>
      <w:r w:rsidR="00284EA0" w:rsidRPr="00887A71">
        <w:rPr>
          <w:rFonts w:ascii="Book Antiqua" w:eastAsia="Book Antiqua" w:hAnsi="Book Antiqua" w:cs="Book Antiqua"/>
          <w:color w:val="000000"/>
          <w:vertAlign w:val="superscript"/>
        </w:rPr>
        <w:t>[8]</w:t>
      </w:r>
      <w:r w:rsidR="00284EA0" w:rsidRPr="00887A71">
        <w:rPr>
          <w:rFonts w:ascii="Book Antiqua" w:eastAsia="Book Antiqua" w:hAnsi="Book Antiqua" w:cs="Book Antiqua"/>
          <w:color w:val="000000"/>
        </w:rPr>
        <w:t>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eatm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tai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vai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.</w:t>
      </w:r>
    </w:p>
    <w:p w14:paraId="42086B14" w14:textId="77777777" w:rsidR="00586F8A" w:rsidRPr="00887A71" w:rsidRDefault="00586F8A" w:rsidP="00887A71">
      <w:pPr>
        <w:spacing w:line="360" w:lineRule="auto"/>
        <w:jc w:val="both"/>
        <w:rPr>
          <w:rFonts w:ascii="Book Antiqua" w:hAnsi="Book Antiqua" w:cs="Book Antiqua"/>
          <w:b/>
          <w:bCs/>
          <w:i/>
          <w:iCs/>
          <w:color w:val="000000"/>
          <w:lang w:eastAsia="zh-CN"/>
        </w:rPr>
      </w:pPr>
    </w:p>
    <w:p w14:paraId="5800BC13" w14:textId="77777777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eastAsia="Book Antiqua" w:hAnsi="Book Antiqua" w:cs="Book Antiqua"/>
          <w:b/>
          <w:bCs/>
          <w:i/>
          <w:iCs/>
          <w:color w:val="000000"/>
        </w:rPr>
        <w:t>Mortality</w:t>
      </w:r>
    </w:p>
    <w:p w14:paraId="2F3C0EA1" w14:textId="43940F7D" w:rsidR="00A77B3E" w:rsidRPr="00887A71" w:rsidRDefault="00395793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 w:cs="Book Antiqua"/>
          <w:color w:val="000000"/>
          <w:lang w:eastAsia="zh-CN"/>
        </w:rPr>
        <w:t>Fourteen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34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e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group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form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vail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1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27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5C5189">
        <w:rPr>
          <w:rFonts w:ascii="Book Antiqua" w:eastAsia="Book Antiqua" w:hAnsi="Book Antiqua" w:cs="Book Antiqua"/>
          <w:color w:val="000000"/>
        </w:rPr>
        <w:t xml:space="preserve">,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16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(39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l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i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c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i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owever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s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mmediat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ft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a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ospi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</w:t>
      </w:r>
      <w:r w:rsidRPr="00887A71">
        <w:rPr>
          <w:rFonts w:ascii="Book Antiqua" w:eastAsia="Book Antiqua" w:hAnsi="Book Antiqua" w:cs="Book Antiqua"/>
          <w:color w:val="000000"/>
        </w:rPr>
        <w:t>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llow-u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</w:t>
      </w:r>
      <w:r w:rsidR="005C5189">
        <w:rPr>
          <w:rFonts w:ascii="Book Antiqua" w:eastAsia="Book Antiqua" w:hAnsi="Book Antiqua" w:cs="Book Antiqua"/>
          <w:color w:val="000000"/>
        </w:rPr>
        <w:t>-</w:t>
      </w:r>
      <w:r w:rsidRPr="00887A71">
        <w:rPr>
          <w:rFonts w:ascii="Book Antiqua" w:eastAsia="Book Antiqua" w:hAnsi="Book Antiqua" w:cs="Book Antiqua"/>
          <w:color w:val="000000"/>
        </w:rPr>
        <w:t>3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n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om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as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 xml:space="preserve">was </w:t>
      </w:r>
      <w:r w:rsidR="00284EA0" w:rsidRPr="00887A71">
        <w:rPr>
          <w:rFonts w:ascii="Book Antiqua" w:eastAsia="Book Antiqua" w:hAnsi="Book Antiqua" w:cs="Book Antiqua"/>
          <w:color w:val="000000"/>
        </w:rPr>
        <w:t>s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n</w:t>
      </w:r>
      <w:r w:rsidR="005C5189">
        <w:rPr>
          <w:rFonts w:ascii="Book Antiqua" w:eastAsia="Book Antiqua" w:hAnsi="Book Antiqua" w:cs="Book Antiqua"/>
          <w:color w:val="000000"/>
        </w:rPr>
        <w:t xml:space="preserve"> 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tens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ostoperative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Hence</w:t>
      </w:r>
      <w:r w:rsidR="005C5189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difficul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scert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u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mortali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ra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AMI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CD5A1D" w:rsidRPr="00887A71">
        <w:rPr>
          <w:rFonts w:ascii="Book Antiqua" w:eastAsia="Book Antiqua" w:hAnsi="Book Antiqua" w:cs="Book Antiqua"/>
          <w:color w:val="000000"/>
        </w:rPr>
        <w:t>COVID</w:t>
      </w:r>
      <w:r w:rsidR="00CD5A1D"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unle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mple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follow-u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 xml:space="preserve">the </w:t>
      </w:r>
      <w:r w:rsidR="00284EA0" w:rsidRPr="00887A71">
        <w:rPr>
          <w:rFonts w:ascii="Book Antiqua" w:eastAsia="Book Antiqua" w:hAnsi="Book Antiqua" w:cs="Book Antiqua"/>
          <w:color w:val="000000"/>
        </w:rPr>
        <w:t>pati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uthor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2E09F548" w14:textId="77859CD3" w:rsidR="00A77B3E" w:rsidRPr="00887A71" w:rsidRDefault="00284EA0" w:rsidP="00887A71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pir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2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86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dergon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parotom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ecrot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owe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</w:t>
      </w:r>
      <w:r w:rsidR="00D8623B" w:rsidRPr="00887A71">
        <w:rPr>
          <w:rFonts w:ascii="Book Antiqua" w:eastAsia="Book Antiqua" w:hAnsi="Book Antiqua" w:cs="Book Antiqua"/>
          <w:color w:val="000000"/>
        </w:rPr>
        <w:t>ti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uccumb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diseas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Two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14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servative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>l</w:t>
      </w:r>
      <w:r w:rsidRPr="00887A71">
        <w:rPr>
          <w:rFonts w:ascii="Book Antiqua" w:eastAsia="Book Antiqua" w:hAnsi="Book Antiqua" w:cs="Book Antiqua"/>
          <w:color w:val="000000"/>
        </w:rPr>
        <w:t>o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lecula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igh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C5189">
        <w:rPr>
          <w:rFonts w:ascii="Book Antiqua" w:eastAsia="Book Antiqua" w:hAnsi="Book Antiqua" w:cs="Book Antiqua"/>
          <w:color w:val="000000"/>
        </w:rPr>
        <w:t>h</w:t>
      </w:r>
      <w:r w:rsidRPr="00887A71">
        <w:rPr>
          <w:rFonts w:ascii="Book Antiqua" w:eastAsia="Book Antiqua" w:hAnsi="Book Antiqua" w:cs="Book Antiqua"/>
          <w:color w:val="000000"/>
        </w:rPr>
        <w:t>eparin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o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por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iv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87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nderw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apa</w:t>
      </w:r>
      <w:r w:rsidR="00D8623B" w:rsidRPr="00887A71">
        <w:rPr>
          <w:rFonts w:ascii="Book Antiqua" w:eastAsia="Book Antiqua" w:hAnsi="Book Antiqua" w:cs="Book Antiqua"/>
          <w:color w:val="000000"/>
        </w:rPr>
        <w:t>rotom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resec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bowel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Two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13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rea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servativel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wever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tatistica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ignifica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(95%</w:t>
      </w:r>
      <w:r w:rsidR="005C5189">
        <w:rPr>
          <w:rFonts w:ascii="Book Antiqua" w:eastAsia="Book Antiqua" w:hAnsi="Book Antiqua" w:cs="Book Antiqua"/>
          <w:color w:val="000000"/>
        </w:rPr>
        <w:t xml:space="preserve"> confidence interval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1043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7.0432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i/>
          <w:iCs/>
          <w:color w:val="000000"/>
        </w:rPr>
        <w:t>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88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</w:p>
    <w:p w14:paraId="4F1386E0" w14:textId="7A29C275" w:rsidR="00A77B3E" w:rsidRPr="00887A71" w:rsidRDefault="00284EA0" w:rsidP="00887A71">
      <w:pPr>
        <w:spacing w:line="360" w:lineRule="auto"/>
        <w:ind w:firstLineChars="100" w:firstLine="240"/>
        <w:jc w:val="both"/>
        <w:rPr>
          <w:rFonts w:ascii="Book Antiqua" w:hAnsi="Book Antiqua" w:cs="Book Antiqua"/>
          <w:color w:val="000000"/>
          <w:lang w:eastAsia="zh-CN"/>
        </w:rPr>
      </w:pPr>
      <w:r w:rsidRPr="00887A71">
        <w:rPr>
          <w:rFonts w:ascii="Book Antiqua" w:eastAsia="Book Antiqua" w:hAnsi="Book Antiqua" w:cs="Book Antiqua"/>
          <w:color w:val="000000"/>
        </w:rPr>
        <w:t>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4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pired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0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72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orb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nditi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28%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y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owev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atist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ignific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u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certain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ou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plet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ublished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gain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ta</w:t>
      </w:r>
      <w:r w:rsidR="00D8623B" w:rsidRPr="00887A71">
        <w:rPr>
          <w:rFonts w:ascii="Book Antiqua" w:eastAsia="Book Antiqua" w:hAnsi="Book Antiqua" w:cs="Book Antiqua"/>
          <w:color w:val="000000"/>
        </w:rPr>
        <w:t>tist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signific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color w:val="000000"/>
        </w:rPr>
        <w:t>fou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95%</w:t>
      </w:r>
      <w:r w:rsidR="005C5189">
        <w:rPr>
          <w:rFonts w:ascii="Book Antiqua" w:eastAsia="Book Antiqua" w:hAnsi="Book Antiqua" w:cs="Book Antiqua"/>
          <w:color w:val="000000"/>
        </w:rPr>
        <w:t xml:space="preserve"> confidence interval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3633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.9522,</w:t>
      </w:r>
      <w:r w:rsidR="00665075" w:rsidRPr="00887A71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="00D8623B" w:rsidRPr="00887A71">
        <w:rPr>
          <w:rFonts w:ascii="Book Antiqua" w:eastAsia="Book Antiqua" w:hAnsi="Book Antiqua" w:cs="Book Antiqua"/>
          <w:i/>
          <w:iCs/>
          <w:color w:val="000000"/>
        </w:rPr>
        <w:t>P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=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.58)</w:t>
      </w:r>
      <w:r w:rsidR="00D8623B" w:rsidRPr="00887A71">
        <w:rPr>
          <w:rFonts w:ascii="Book Antiqua" w:hAnsi="Book Antiqua" w:cs="Book Antiqua"/>
          <w:color w:val="000000"/>
          <w:lang w:eastAsia="zh-CN"/>
        </w:rPr>
        <w:t>.</w:t>
      </w:r>
    </w:p>
    <w:bookmarkEnd w:id="76"/>
    <w:bookmarkEnd w:id="77"/>
    <w:p w14:paraId="67B8FC6E" w14:textId="77777777" w:rsidR="00414F65" w:rsidRPr="00887A71" w:rsidRDefault="00414F65" w:rsidP="00887A71">
      <w:pPr>
        <w:spacing w:line="360" w:lineRule="auto"/>
        <w:jc w:val="both"/>
        <w:rPr>
          <w:rFonts w:ascii="Book Antiqua" w:hAnsi="Book Antiqua" w:cstheme="minorHAnsi"/>
          <w:b/>
          <w:bCs/>
          <w:i/>
          <w:iCs/>
          <w:lang w:eastAsia="zh-CN"/>
        </w:rPr>
      </w:pPr>
    </w:p>
    <w:p w14:paraId="0801B900" w14:textId="278002EE" w:rsidR="00414F65" w:rsidRPr="00887A71" w:rsidRDefault="00414F65" w:rsidP="00887A71">
      <w:pPr>
        <w:spacing w:line="360" w:lineRule="auto"/>
        <w:jc w:val="both"/>
        <w:rPr>
          <w:rFonts w:ascii="Book Antiqua" w:hAnsi="Book Antiqua" w:cstheme="minorHAnsi"/>
          <w:b/>
          <w:bCs/>
          <w:iCs/>
          <w:u w:val="single"/>
          <w:lang w:eastAsia="zh-CN"/>
        </w:rPr>
      </w:pPr>
      <w:r w:rsidRPr="00887A71">
        <w:rPr>
          <w:rFonts w:ascii="Book Antiqua" w:hAnsi="Book Antiqua" w:cstheme="minorHAnsi"/>
          <w:b/>
          <w:bCs/>
          <w:iCs/>
          <w:u w:val="single"/>
        </w:rPr>
        <w:t>DISCUSSION</w:t>
      </w:r>
    </w:p>
    <w:p w14:paraId="3967713B" w14:textId="26DD0B6D" w:rsidR="00EB06F2" w:rsidRPr="00887A71" w:rsidRDefault="00EB06F2" w:rsidP="00887A71">
      <w:pPr>
        <w:spacing w:line="360" w:lineRule="auto"/>
        <w:jc w:val="both"/>
        <w:rPr>
          <w:rFonts w:ascii="Book Antiqua" w:hAnsi="Book Antiqua" w:cstheme="minorHAnsi"/>
          <w:b/>
          <w:bCs/>
          <w:i/>
          <w:iCs/>
        </w:rPr>
      </w:pPr>
      <w:bookmarkStart w:id="80" w:name="OLE_LINK75"/>
      <w:bookmarkStart w:id="81" w:name="OLE_LINK76"/>
      <w:bookmarkStart w:id="82" w:name="OLE_LINK77"/>
      <w:bookmarkStart w:id="83" w:name="OLE_LINK78"/>
      <w:bookmarkStart w:id="84" w:name="OLE_LINK79"/>
      <w:r w:rsidRPr="00887A71">
        <w:rPr>
          <w:rFonts w:ascii="Book Antiqua" w:hAnsi="Book Antiqua" w:cstheme="minorHAnsi"/>
          <w:color w:val="0E101A"/>
        </w:rPr>
        <w:t>COVID-19</w:t>
      </w:r>
      <w:r w:rsidR="00A801ED">
        <w:rPr>
          <w:rFonts w:ascii="Book Antiqua" w:hAnsi="Book Antiqua" w:cstheme="minorHAnsi"/>
          <w:color w:val="0E101A"/>
        </w:rPr>
        <w:t xml:space="preserve"> w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itial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ough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pirato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neumon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th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pirato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icatio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ly</w:t>
      </w:r>
      <w:r w:rsidR="00A801ED">
        <w:rPr>
          <w:rFonts w:ascii="Book Antiqua" w:hAnsi="Book Antiqua" w:cstheme="minorHAnsi"/>
          <w:color w:val="0E101A"/>
        </w:rPr>
        <w:t xml:space="preserve">. However, throughout </w:t>
      </w:r>
      <w:r w:rsidRPr="00887A71">
        <w:rPr>
          <w:rFonts w:ascii="Book Antiqua" w:hAnsi="Book Antiqua" w:cstheme="minorHAnsi"/>
          <w:color w:val="0E101A"/>
        </w:rPr>
        <w:t>pandem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or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 xml:space="preserve">has </w:t>
      </w:r>
      <w:r w:rsidRPr="00887A71">
        <w:rPr>
          <w:rFonts w:ascii="Book Antiqua" w:hAnsi="Book Antiqua" w:cstheme="minorHAnsi"/>
          <w:color w:val="0E101A"/>
        </w:rPr>
        <w:t>witnes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ffect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 xml:space="preserve">almost </w:t>
      </w:r>
      <w:r w:rsidRPr="00887A71">
        <w:rPr>
          <w:rFonts w:ascii="Book Antiqua" w:hAnsi="Book Antiqua" w:cstheme="minorHAnsi"/>
          <w:color w:val="0E101A"/>
        </w:rPr>
        <w:t>eve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ing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d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rg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o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agulopat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Mb2RpZ2lhbmk8L0F1dGhvcj48WWVhcj4yMDIwPC9ZZWFy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Mb2RpZ2lhbmk8L0F1dGhvcj48WWVhcj4yMDIwPC9ZZWFy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9-11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6BA6A0CC" w14:textId="7F19881F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fe-threaten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bdom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mergenc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 xml:space="preserve">a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rta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ou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60%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80%</w:t>
      </w:r>
      <w:r w:rsidRPr="00887A71">
        <w:rPr>
          <w:rFonts w:ascii="Book Antiqua" w:hAnsi="Book Antiqua" w:cstheme="minorHAnsi"/>
          <w:color w:val="0E101A"/>
        </w:rPr>
        <w:fldChar w:fldCharType="begin"/>
      </w:r>
      <w:r w:rsidRPr="00887A71">
        <w:rPr>
          <w:rFonts w:ascii="Book Antiqua" w:hAnsi="Book Antiqua" w:cstheme="minorHAnsi"/>
          <w:color w:val="0E101A"/>
        </w:rPr>
        <w:instrText xml:space="preserve"> ADDIN EN.CITE &lt;EndNote&gt;&lt;Cite&gt;&lt;Author&gt;Heys&lt;/Author&gt;&lt;Year&gt;1993&lt;/Year&gt;&lt;RecNum&gt;34&lt;/RecNum&gt;&lt;DisplayText&gt;&lt;style face="superscript"&gt;[12]&lt;/style&gt;&lt;/DisplayText&gt;&lt;record&gt;&lt;rec-number&gt;34&lt;/rec-number&gt;&lt;foreign-keys&gt;&lt;key app="EN" db-id="0zv90dpecfp553efd24vp9v45rz2t500d2zd" timestamp="1608284132"&gt;34&lt;/key&gt;&lt;/foreign-keys&gt;&lt;ref-type name="Journal Article"&gt;17&lt;/ref-type&gt;&lt;contributors&gt;&lt;authors&gt;&lt;author&gt;Heys, S. D.&lt;/author&gt;&lt;author&gt;Brittenden, J.&lt;/author&gt;&lt;author&gt;Crofts, T. J.&lt;/author&gt;&lt;/authors&gt;&lt;/contributors&gt;&lt;auth-address&gt;Department of Surgery, Foresterhill, Aberdeen, UK.&lt;/auth-address&gt;&lt;titles&gt;&lt;title&gt;Acute mesenteric ischaemia: the continuing difficulty in early diagnosis&lt;/title&gt;&lt;secondary-title&gt;Postgrad Med J&lt;/secondary-title&gt;&lt;alt-title&gt;Postgraduate medical journal&lt;/alt-title&gt;&lt;/titles&gt;&lt;periodical&gt;&lt;full-title&gt;Postgrad Med J&lt;/full-title&gt;&lt;abbr-1&gt;Postgraduate medical journal&lt;/abbr-1&gt;&lt;/periodical&gt;&lt;alt-periodical&gt;&lt;full-title&gt;Postgrad Med J&lt;/full-title&gt;&lt;abbr-1&gt;Postgraduate medical journal&lt;/abbr-1&gt;&lt;/alt-periodical&gt;&lt;pages&gt;48-51&lt;/pages&gt;&lt;volume&gt;69&lt;/volume&gt;&lt;number&gt;807&lt;/number&gt;&lt;edition&gt;1993/01/01&lt;/edition&gt;&lt;keywords&gt;&lt;keyword&gt;Acute Disease&lt;/keyword&gt;&lt;keyword&gt;Aged&lt;/keyword&gt;&lt;keyword&gt;Aged, 80 and over&lt;/keyword&gt;&lt;keyword&gt;Diagnosis, Differential&lt;/keyword&gt;&lt;keyword&gt;Female&lt;/keyword&gt;&lt;keyword&gt;Humans&lt;/keyword&gt;&lt;keyword&gt;Infarction/diagnosis/*etiology&lt;/keyword&gt;&lt;keyword&gt;Intestine, Small/*blood supply&lt;/keyword&gt;&lt;keyword&gt;Ischemia/diagnosis/*etiology&lt;/keyword&gt;&lt;keyword&gt;Male&lt;/keyword&gt;&lt;keyword&gt;Mesenteric Artery, Superior&lt;/keyword&gt;&lt;keyword&gt;Mesenteric Vascular Occlusion/*complications/diagnosis&lt;/keyword&gt;&lt;keyword&gt;Middle Aged&lt;/keyword&gt;&lt;keyword&gt;Myocardial Infarction/diagnosis&lt;/keyword&gt;&lt;/keywords&gt;&lt;dates&gt;&lt;year&gt;1993&lt;/year&gt;&lt;pub-dates&gt;&lt;date&gt;Jan&lt;/date&gt;&lt;/pub-dates&gt;&lt;/dates&gt;&lt;isbn&gt;0032-5473 (Print)&amp;#xD;0032-5473&lt;/isbn&gt;&lt;accession-num&gt;8446551&lt;/accession-num&gt;&lt;urls&gt;&lt;/urls&gt;&lt;custom2&gt;PMC2399575&lt;/custom2&gt;&lt;electronic-resource-num&gt;10.1136/pgmj.69.807.48&lt;/electronic-resource-num&gt;&lt;remote-database-provider&gt;NLM&lt;/remote-database-provider&gt;&lt;language&gt;eng&lt;/language&gt;&lt;/record&gt;&lt;/Cite&gt;&lt;/EndNote&gt;</w:instrText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2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="00A801ED">
        <w:rPr>
          <w:rFonts w:ascii="Book Antiqua" w:hAnsi="Book Antiqua" w:cstheme="minorHAnsi"/>
          <w:color w:val="0E101A"/>
        </w:rPr>
        <w:t>. 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quir</w:t>
      </w:r>
      <w:r w:rsidR="00A801ED">
        <w:rPr>
          <w:rFonts w:ascii="Book Antiqua" w:hAnsi="Book Antiqua" w:cstheme="minorHAnsi"/>
          <w:color w:val="0E101A"/>
        </w:rPr>
        <w:t>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mp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mag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igh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uspicio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volv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atu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>SARS-CoV-2</w:t>
      </w:r>
      <w:r w:rsidRPr="00887A71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a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hogene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ea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ft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mai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biguou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ffer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othes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hi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ead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ifestation</w:t>
      </w:r>
      <w:r w:rsidR="00A801ED">
        <w:rPr>
          <w:rFonts w:ascii="Book Antiqua" w:hAnsi="Book Antiqua" w:cstheme="minorHAnsi"/>
          <w:color w:val="0E101A"/>
        </w:rPr>
        <w:t xml:space="preserve">. Taking them all into account, it appears </w:t>
      </w:r>
      <w:r w:rsidRPr="00887A71">
        <w:rPr>
          <w:rFonts w:ascii="Book Antiqua" w:hAnsi="Book Antiqua" w:cstheme="minorHAnsi"/>
          <w:color w:val="0E101A"/>
        </w:rPr>
        <w:t>tha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ulfi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lass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quir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.</w:t>
      </w:r>
    </w:p>
    <w:p w14:paraId="5681D2F3" w14:textId="291EE2A6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Endotheli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ju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irs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l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re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va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>
        <w:rPr>
          <w:rFonts w:ascii="Book Antiqua" w:hAnsi="Book Antiqua" w:cstheme="minorHAnsi"/>
          <w:color w:val="0E101A"/>
        </w:rPr>
        <w:t>SARS-CoV-2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D8706B">
        <w:rPr>
          <w:rFonts w:ascii="Book Antiqua" w:hAnsi="Book Antiqua" w:cstheme="minorHAnsi"/>
          <w:i/>
          <w:iCs/>
          <w:color w:val="0E101A"/>
        </w:rPr>
        <w:t>v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in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giotensin</w:t>
      </w:r>
      <w:r w:rsidRPr="00887A71">
        <w:rPr>
          <w:rFonts w:ascii="Times New Roman" w:hAnsi="Times New Roman" w:cs="Times New Roman"/>
          <w:color w:val="0E101A"/>
        </w:rPr>
        <w:t>‐</w:t>
      </w:r>
      <w:r w:rsidRPr="00887A71">
        <w:rPr>
          <w:rFonts w:ascii="Book Antiqua" w:hAnsi="Book Antiqua" w:cstheme="minorHAnsi"/>
          <w:color w:val="0E101A"/>
        </w:rPr>
        <w:t>convert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zym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2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ceptor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pres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dothelium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YXJpbGzDoDwvQXV0aG9yPjxZZWFyPjIwMjA8L1llYXI+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MjAtMTI4PC9wYWdlcz48dm9sdW1lPjM4Mzwvdm9sdW1lPjxudW1iZXI+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YXJpbGzDoDwvQXV0aG9yPjxZZWFyPjIwMjA8L1llYXI+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xMjAtMTI4PC9wYWdlcz48dm9sdW1lPjM4Mzwvdm9sdW1lPjxudW1iZXI+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="007C19D3" w:rsidRPr="00887A71">
        <w:rPr>
          <w:rFonts w:ascii="Book Antiqua" w:hAnsi="Book Antiqua" w:cstheme="minorHAnsi"/>
          <w:color w:val="0E101A"/>
          <w:vertAlign w:val="superscript"/>
        </w:rPr>
        <w:t>[13,</w:t>
      </w:r>
      <w:r w:rsidRPr="00887A71">
        <w:rPr>
          <w:rFonts w:ascii="Book Antiqua" w:hAnsi="Book Antiqua" w:cstheme="minorHAnsi"/>
          <w:color w:val="0E101A"/>
          <w:vertAlign w:val="superscript"/>
        </w:rPr>
        <w:t>14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ddi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mmun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ex-medi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it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tul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chanism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hi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mag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b25jYXRpPC9BdXRob3I+PFllYXI+MjAyMDwvWWVhcj48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b25jYXRpPC9BdXRob3I+PFllYXI+MjAyMDwvWWVhcj48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5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="007F17C9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B</w:t>
      </w:r>
      <w:r w:rsidRPr="00887A71">
        <w:rPr>
          <w:rFonts w:ascii="Book Antiqua" w:hAnsi="Book Antiqua" w:cstheme="minorHAnsi"/>
          <w:color w:val="0E101A"/>
        </w:rPr>
        <w:t>o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bin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dotheli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ysfun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edispose</w:t>
      </w:r>
      <w:r w:rsidR="007F17C9">
        <w:rPr>
          <w:rFonts w:ascii="Book Antiqua" w:hAnsi="Book Antiqua" w:cstheme="minorHAnsi"/>
          <w:color w:val="0E101A"/>
        </w:rPr>
        <w:t xml:space="preserve"> a pati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mation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41653FC6" w14:textId="436B78E9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H</w:t>
      </w:r>
      <w:r w:rsidRPr="00887A71">
        <w:rPr>
          <w:rStyle w:val="ab"/>
          <w:rFonts w:ascii="Book Antiqua" w:hAnsi="Book Antiqua" w:cstheme="minorHAnsi"/>
          <w:b w:val="0"/>
          <w:color w:val="0E101A"/>
        </w:rPr>
        <w:t>ypercoagulpopoathy,</w:t>
      </w:r>
      <w:r w:rsidR="00665075" w:rsidRPr="00887A71">
        <w:rPr>
          <w:rStyle w:val="ab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Style w:val="ab"/>
          <w:rFonts w:ascii="Book Antiqua" w:hAnsi="Book Antiqua" w:cstheme="minorHAnsi"/>
          <w:b w:val="0"/>
          <w:color w:val="0E101A"/>
        </w:rPr>
        <w:t>the</w:t>
      </w:r>
      <w:r w:rsidR="00665075" w:rsidRPr="00887A71">
        <w:rPr>
          <w:rStyle w:val="ab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Style w:val="ab"/>
          <w:rFonts w:ascii="Book Antiqua" w:hAnsi="Book Antiqua" w:cstheme="minorHAnsi"/>
          <w:b w:val="0"/>
          <w:color w:val="0E101A"/>
        </w:rPr>
        <w:t>second</w:t>
      </w:r>
      <w:r w:rsidR="00665075" w:rsidRPr="00887A71">
        <w:rPr>
          <w:rStyle w:val="ab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Style w:val="ab"/>
          <w:rFonts w:ascii="Book Antiqua" w:hAnsi="Book Antiqua" w:cstheme="minorHAnsi"/>
          <w:b w:val="0"/>
          <w:color w:val="0E101A"/>
        </w:rPr>
        <w:t>element</w:t>
      </w:r>
      <w:r w:rsidR="00665075" w:rsidRPr="00887A71">
        <w:rPr>
          <w:rStyle w:val="ab"/>
          <w:rFonts w:ascii="Book Antiqua" w:hAnsi="Book Antiqua" w:cstheme="minorHAnsi"/>
          <w:b w:val="0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b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conda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umb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hologic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hang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thrombot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actor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k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lev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ibrinog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act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II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erviscosity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eutrophi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tracellula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ap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irculat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thrombot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icroparticle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YW51Y2NpPC9BdXRob3I+PFllYXI+MjAyMDwvWWVhcj48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xNzU4LTE3NTk8L3BhZ2VzPjx2b2x1bWU+Mzk1PC92b2x1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SYW51Y2NpPC9BdXRob3I+PFllYXI+MjAyMDwvWWVhcj48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6-18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ercoagulabi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tat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ocumen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D8706B">
        <w:rPr>
          <w:rFonts w:ascii="Book Antiqua" w:hAnsi="Book Antiqua" w:cstheme="minorHAnsi"/>
          <w:i/>
          <w:iCs/>
          <w:color w:val="0E101A"/>
        </w:rPr>
        <w:t>v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elastograp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dmit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tensi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unit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W5pZ2FkYTwvQXV0aG9yPjxZZWFyPjIwMjA8L1llYXI+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W5pZ2FkYTwvQXV0aG9yPjxZZWFyPjIwMjA8L1llYXI+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17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</w:p>
    <w:p w14:paraId="60FD6F04" w14:textId="5F1A9802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Stasis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l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irchow’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iad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pec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ritical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ol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fin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e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rolong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t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mmobiliz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7F17C9">
        <w:rPr>
          <w:rFonts w:ascii="Book Antiqua" w:hAnsi="Book Antiqua" w:cstheme="minorHAnsi"/>
          <w:color w:val="0E101A"/>
        </w:rPr>
        <w:t xml:space="preserve"> 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5C5189" w:rsidRPr="00887A71">
        <w:rPr>
          <w:rFonts w:ascii="Book Antiqua" w:eastAsia="Book Antiqua" w:hAnsi="Book Antiqua" w:cs="Book Antiqua"/>
          <w:color w:val="000000"/>
        </w:rPr>
        <w:t>intensive care un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sib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mitatio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hysiotherapy.</w:t>
      </w:r>
    </w:p>
    <w:p w14:paraId="0185F6B7" w14:textId="25303CE5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ddi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bo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chanisms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tula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a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re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mag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we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D8706B">
        <w:rPr>
          <w:rFonts w:ascii="Book Antiqua" w:hAnsi="Book Antiqua" w:cstheme="minorHAnsi"/>
          <w:i/>
          <w:iCs/>
          <w:color w:val="0E101A"/>
        </w:rPr>
        <w:t>v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in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A801ED" w:rsidRPr="00887A71">
        <w:rPr>
          <w:rFonts w:ascii="Book Antiqua" w:hAnsi="Book Antiqua" w:cstheme="minorHAnsi"/>
          <w:color w:val="0E101A"/>
        </w:rPr>
        <w:t>angiotensin</w:t>
      </w:r>
      <w:r w:rsidR="00A801ED" w:rsidRPr="00887A71">
        <w:rPr>
          <w:rFonts w:ascii="Times New Roman" w:hAnsi="Times New Roman" w:cs="Times New Roman"/>
          <w:color w:val="0E101A"/>
        </w:rPr>
        <w:t>‐</w:t>
      </w:r>
      <w:r w:rsidR="00A801ED" w:rsidRPr="00887A71">
        <w:rPr>
          <w:rFonts w:ascii="Book Antiqua" w:hAnsi="Book Antiqua" w:cstheme="minorHAnsi"/>
          <w:color w:val="0E101A"/>
        </w:rPr>
        <w:t>converting enzyme 2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ceptor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pres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terocyte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XJyeTwvQXV0aG9yPjxZZWFyPjIwMjA8L1llYXI+PFJl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QYXJyeTwvQXV0aG9yPjxZZWFyPjIwMjA8L1llYXI+PFJl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=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="007C19D3" w:rsidRPr="00887A71">
        <w:rPr>
          <w:rFonts w:ascii="Book Antiqua" w:hAnsi="Book Antiqua" w:cstheme="minorHAnsi"/>
          <w:color w:val="0E101A"/>
          <w:vertAlign w:val="superscript"/>
        </w:rPr>
        <w:t>[19,</w:t>
      </w:r>
      <w:r w:rsidRPr="00887A71">
        <w:rPr>
          <w:rFonts w:ascii="Book Antiqua" w:hAnsi="Book Antiqua" w:cstheme="minorHAnsi"/>
          <w:color w:val="0E101A"/>
          <w:vertAlign w:val="superscript"/>
        </w:rPr>
        <w:t>20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astly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emodynam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stabi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v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ea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oten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hock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ssib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chanism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onocclusi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senter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chemi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0F397C8B" w14:textId="42752B2D" w:rsidR="00EB06F2" w:rsidRPr="00887A71" w:rsidRDefault="007F17C9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>
        <w:rPr>
          <w:rFonts w:ascii="Book Antiqua" w:hAnsi="Book Antiqua" w:cstheme="minorHAnsi"/>
          <w:color w:val="0E101A"/>
        </w:rPr>
        <w:t xml:space="preserve">Due to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o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ro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o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ev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OVID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MI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hou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uspec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h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res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nause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vomiting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arrhe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bdom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a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bdom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sten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evelop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symptom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ur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hospitalization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flammato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oagul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rofil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a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erang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>
        <w:rPr>
          <w:rFonts w:ascii="Book Antiqua" w:hAnsi="Book Antiqua" w:cstheme="minorHAnsi"/>
          <w:color w:val="0E101A"/>
        </w:rPr>
        <w:t>COVID</w:t>
      </w:r>
      <w:r w:rsidR="00EB06F2" w:rsidRPr="00887A71">
        <w:rPr>
          <w:rFonts w:ascii="Book Antiqua" w:hAnsi="Book Antiqua" w:cstheme="minorHAnsi"/>
          <w:color w:val="0E101A"/>
        </w:rPr>
        <w:t>-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fec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tself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bloo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es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i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no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i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patients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>
        <w:rPr>
          <w:rFonts w:ascii="Book Antiqua" w:hAnsi="Book Antiqua" w:cs="Book Antiqua"/>
          <w:color w:val="000000"/>
        </w:rPr>
        <w:t>C</w:t>
      </w:r>
      <w:r w:rsidR="001C1FBD" w:rsidRPr="00887A71">
        <w:rPr>
          <w:rFonts w:ascii="Book Antiqua" w:eastAsia="Book Antiqua" w:hAnsi="Book Antiqua" w:cs="Book Antiqua"/>
          <w:color w:val="000000"/>
        </w:rPr>
        <w:t>omputed tomograp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ngiograph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modal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hoic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alo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linic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EB06F2" w:rsidRPr="00887A71">
        <w:rPr>
          <w:rFonts w:ascii="Book Antiqua" w:hAnsi="Book Antiqua" w:cstheme="minorHAnsi"/>
          <w:color w:val="0E101A"/>
        </w:rPr>
        <w:t>correlation.</w:t>
      </w:r>
    </w:p>
    <w:p w14:paraId="5AE30480" w14:textId="7F9D06E5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Preliminar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rom</w:t>
      </w:r>
      <w:r w:rsidR="007F17C9">
        <w:rPr>
          <w:rFonts w:ascii="Book Antiqua" w:hAnsi="Book Antiqua" w:cstheme="minorHAnsi"/>
          <w:color w:val="0E101A"/>
        </w:rPr>
        <w:t xml:space="preserve"> 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e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oin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ward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itu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m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asculatu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viden</w:t>
      </w:r>
      <w:r w:rsidR="007F17C9">
        <w:rPr>
          <w:rFonts w:ascii="Book Antiqua" w:hAnsi="Book Antiqua" w:cstheme="minorHAnsi"/>
          <w:color w:val="0E101A"/>
        </w:rPr>
        <w:t>ce 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we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ecr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ubmucos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terioles</w: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aGF5YW5hPC9BdXRob3I+PFllYXI+MjAyMDwvWWVhcj48
UmVjTnVtPjQzPC9SZWNOdW0+PERpc3BsYXlUZXh0PjxzdHlsZSBmYWNlPSJzdXBlcnNjcmlwdCI+
WzIx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 </w:instrText>
      </w:r>
      <w:r w:rsidRPr="00887A71">
        <w:rPr>
          <w:rFonts w:ascii="Book Antiqua" w:hAnsi="Book Antiqua" w:cstheme="minorHAnsi"/>
          <w:color w:val="0E101A"/>
        </w:rPr>
        <w:fldChar w:fldCharType="begin">
          <w:fldData xml:space="preserve">PEVuZE5vdGU+PENpdGU+PEF1dGhvcj5CaGF5YW5hPC9BdXRob3I+PFllYXI+MjAyMDwvWWVhcj48
UmVjTnVtPjQzPC9SZWNOdW0+PERpc3BsYXlUZXh0PjxzdHlsZSBmYWNlPSJzdXBlcnNjcmlwdCI+
WzIx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</w:fldChar>
      </w:r>
      <w:r w:rsidRPr="00887A71">
        <w:rPr>
          <w:rFonts w:ascii="Book Antiqua" w:hAnsi="Book Antiqua" w:cstheme="minorHAnsi"/>
          <w:color w:val="0E101A"/>
        </w:rPr>
        <w:instrText xml:space="preserve"> ADDIN EN.CITE.DATA </w:instrText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</w:r>
      <w:r w:rsidRPr="00887A71">
        <w:rPr>
          <w:rFonts w:ascii="Book Antiqua" w:hAnsi="Book Antiqua" w:cstheme="minorHAnsi"/>
          <w:color w:val="0E101A"/>
        </w:rPr>
        <w:fldChar w:fldCharType="separate"/>
      </w:r>
      <w:r w:rsidRPr="00887A71">
        <w:rPr>
          <w:rFonts w:ascii="Book Antiqua" w:hAnsi="Book Antiqua" w:cstheme="minorHAnsi"/>
          <w:color w:val="0E101A"/>
          <w:vertAlign w:val="superscript"/>
        </w:rPr>
        <w:t>[21]</w:t>
      </w:r>
      <w:r w:rsidRPr="00887A71">
        <w:rPr>
          <w:rFonts w:ascii="Book Antiqua" w:hAnsi="Book Antiqua" w:cstheme="minorHAnsi"/>
          <w:color w:val="0E101A"/>
        </w:rPr>
        <w:fldChar w:fldCharType="end"/>
      </w:r>
      <w:r w:rsidRPr="00887A71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u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e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as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volv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et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cclu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arg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vessel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ell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cau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uc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xac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cidence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hogene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utcom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s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o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known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</w:p>
    <w:p w14:paraId="2B289FD8" w14:textId="2353DB4A" w:rsidR="00EB06F2" w:rsidRPr="00887A71" w:rsidRDefault="00EB06F2" w:rsidP="00887A71">
      <w:pPr>
        <w:pStyle w:val="a3"/>
        <w:spacing w:before="0" w:beforeAutospacing="0" w:after="0" w:afterAutospacing="0" w:line="360" w:lineRule="auto"/>
        <w:ind w:firstLineChars="100" w:firstLine="240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>From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vailabl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v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clud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a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mon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le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ypertens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u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s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m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orbid</w:t>
      </w:r>
      <w:r w:rsidR="007F17C9">
        <w:rPr>
          <w:rFonts w:ascii="Book Antiqua" w:hAnsi="Book Antiqua" w:cstheme="minorHAnsi"/>
          <w:color w:val="0E101A"/>
        </w:rPr>
        <w:t>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o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the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etabol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yndrome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ntities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k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besit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ysglycemia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s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(80%)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underw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aparotom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owe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section</w:t>
      </w:r>
      <w:r w:rsidR="007F17C9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 xml:space="preserve">A </w:t>
      </w:r>
      <w:r w:rsidRPr="00887A71">
        <w:rPr>
          <w:rFonts w:ascii="Book Antiqua" w:hAnsi="Book Antiqua" w:cstheme="minorHAnsi"/>
          <w:color w:val="0E101A"/>
        </w:rPr>
        <w:t>few</w:t>
      </w:r>
      <w:r w:rsidR="007F17C9">
        <w:rPr>
          <w:rFonts w:ascii="Book Antiqua" w:hAnsi="Book Antiqua" w:cstheme="minorHAnsi"/>
          <w:color w:val="0E101A"/>
        </w:rPr>
        <w:t xml:space="preserve"> 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e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ag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servative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ticoagul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ombolytics</w:t>
      </w:r>
      <w:r w:rsidR="007F17C9">
        <w:rPr>
          <w:rFonts w:ascii="Book Antiqua" w:hAnsi="Book Antiqua" w:cstheme="minorHAnsi"/>
          <w:color w:val="0E101A"/>
        </w:rPr>
        <w:t>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ost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u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unf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urgery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ru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utcom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at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</w:t>
      </w:r>
      <w:r w:rsidR="007F17C9">
        <w:rPr>
          <w:rFonts w:ascii="Book Antiqua" w:hAnsi="Book Antiqua" w:cstheme="minorHAnsi"/>
          <w:color w:val="0E101A"/>
        </w:rPr>
        <w:t>-</w:t>
      </w:r>
      <w:r w:rsidRPr="00887A71">
        <w:rPr>
          <w:rFonts w:ascii="Book Antiqua" w:hAnsi="Book Antiqua" w:cstheme="minorHAnsi"/>
          <w:color w:val="0E101A"/>
        </w:rPr>
        <w:t>19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fficul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rom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vie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mplet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llow-up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 xml:space="preserve">the </w:t>
      </w:r>
      <w:r w:rsidRPr="00887A71">
        <w:rPr>
          <w:rFonts w:ascii="Book Antiqua" w:hAnsi="Book Antiqua" w:cstheme="minorHAnsi"/>
          <w:color w:val="0E101A"/>
        </w:rPr>
        <w:t>curr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tatu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ha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no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e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ported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a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mitati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u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tudy.</w:t>
      </w:r>
    </w:p>
    <w:bookmarkEnd w:id="80"/>
    <w:bookmarkEnd w:id="81"/>
    <w:bookmarkEnd w:id="82"/>
    <w:bookmarkEnd w:id="83"/>
    <w:bookmarkEnd w:id="84"/>
    <w:p w14:paraId="5088EB46" w14:textId="53FD35C2" w:rsidR="00EB06F2" w:rsidRPr="00887A71" w:rsidRDefault="00665075" w:rsidP="00887A71">
      <w:pPr>
        <w:pStyle w:val="a3"/>
        <w:spacing w:before="0" w:beforeAutospacing="0" w:after="0" w:afterAutospacing="0" w:line="360" w:lineRule="auto"/>
        <w:jc w:val="both"/>
        <w:rPr>
          <w:rFonts w:ascii="Book Antiqua" w:hAnsi="Book Antiqua" w:cstheme="minorHAnsi"/>
          <w:color w:val="0E101A"/>
        </w:rPr>
      </w:pPr>
      <w:r w:rsidRPr="00887A71">
        <w:rPr>
          <w:rFonts w:ascii="Book Antiqua" w:hAnsi="Book Antiqua" w:cstheme="minorHAnsi"/>
          <w:color w:val="0E101A"/>
        </w:rPr>
        <w:t xml:space="preserve"> </w:t>
      </w:r>
    </w:p>
    <w:p w14:paraId="2FB6B30C" w14:textId="7A80BD6B" w:rsidR="00EB06F2" w:rsidRPr="00887A71" w:rsidRDefault="00414F65" w:rsidP="00887A71">
      <w:pPr>
        <w:pStyle w:val="a3"/>
        <w:spacing w:before="0" w:beforeAutospacing="0" w:after="0" w:afterAutospacing="0" w:line="360" w:lineRule="auto"/>
        <w:jc w:val="both"/>
        <w:rPr>
          <w:rFonts w:ascii="Book Antiqua" w:hAnsi="Book Antiqua" w:cstheme="minorHAnsi"/>
          <w:b/>
          <w:bCs/>
          <w:iCs/>
          <w:color w:val="0E101A"/>
          <w:u w:val="single"/>
        </w:rPr>
      </w:pPr>
      <w:r w:rsidRPr="00887A71">
        <w:rPr>
          <w:rFonts w:ascii="Book Antiqua" w:hAnsi="Book Antiqua" w:cstheme="minorHAnsi"/>
          <w:b/>
          <w:bCs/>
          <w:iCs/>
          <w:color w:val="0E101A"/>
          <w:u w:val="single"/>
        </w:rPr>
        <w:t>CONCLUSION</w:t>
      </w:r>
    </w:p>
    <w:p w14:paraId="4BDA4A6D" w14:textId="6B79747F" w:rsidR="00EB06F2" w:rsidRPr="00887A71" w:rsidRDefault="00EB06F2" w:rsidP="00887A71">
      <w:pPr>
        <w:pStyle w:val="a3"/>
        <w:spacing w:before="0" w:beforeAutospacing="0" w:after="0" w:afterAutospacing="0" w:line="360" w:lineRule="auto"/>
        <w:jc w:val="both"/>
        <w:rPr>
          <w:rFonts w:ascii="Book Antiqua" w:hAnsi="Book Antiqua" w:cstheme="minorHAnsi"/>
          <w:color w:val="0E101A"/>
        </w:rPr>
      </w:pPr>
      <w:bookmarkStart w:id="85" w:name="OLE_LINK82"/>
      <w:bookmarkStart w:id="86" w:name="OLE_LINK83"/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nclusion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as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iteratur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view</w:t>
      </w:r>
      <w:r w:rsidR="007F17C9">
        <w:rPr>
          <w:rFonts w:ascii="Book Antiqua" w:hAnsi="Book Antiqua" w:cstheme="minorHAnsi"/>
          <w:color w:val="0E101A"/>
        </w:rPr>
        <w:t xml:space="preserve"> 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ublishe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repor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regarding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COVID-19,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essenti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understand the relevance 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MI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patient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with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gastrointestinal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ymptoms</w:t>
      </w:r>
      <w:r w:rsidR="007F17C9">
        <w:rPr>
          <w:rFonts w:ascii="Book Antiqua" w:hAnsi="Book Antiqua" w:cstheme="minorHAnsi"/>
          <w:color w:val="0E101A"/>
        </w:rPr>
        <w:t>.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="007F17C9">
        <w:rPr>
          <w:rFonts w:ascii="Book Antiqua" w:hAnsi="Book Antiqua" w:cstheme="minorHAnsi"/>
          <w:color w:val="0E101A"/>
        </w:rPr>
        <w:t>T</w:t>
      </w:r>
      <w:r w:rsidRPr="00887A71">
        <w:rPr>
          <w:rFonts w:ascii="Book Antiqua" w:hAnsi="Book Antiqua" w:cstheme="minorHAnsi"/>
          <w:color w:val="0E101A"/>
        </w:rPr>
        <w:t>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resho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agnostic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investigation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shoul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lso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b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kep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low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for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e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imely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agnos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and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management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of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this</w:t>
      </w:r>
      <w:r w:rsidR="00665075" w:rsidRPr="00887A71">
        <w:rPr>
          <w:rFonts w:ascii="Book Antiqua" w:hAnsi="Book Antiqua" w:cstheme="minorHAnsi"/>
          <w:color w:val="0E101A"/>
        </w:rPr>
        <w:t xml:space="preserve"> </w:t>
      </w:r>
      <w:r w:rsidRPr="00887A71">
        <w:rPr>
          <w:rFonts w:ascii="Book Antiqua" w:hAnsi="Book Antiqua" w:cstheme="minorHAnsi"/>
          <w:color w:val="0E101A"/>
        </w:rPr>
        <w:t>disorder.</w:t>
      </w:r>
      <w:bookmarkEnd w:id="85"/>
      <w:bookmarkEnd w:id="86"/>
    </w:p>
    <w:p w14:paraId="3F33F195" w14:textId="77777777" w:rsidR="00AA63A2" w:rsidRPr="00887A71" w:rsidRDefault="00AA63A2" w:rsidP="00887A71">
      <w:pPr>
        <w:spacing w:line="360" w:lineRule="auto"/>
        <w:jc w:val="both"/>
        <w:rPr>
          <w:rFonts w:ascii="Book Antiqua" w:hAnsi="Book Antiqua" w:cs="Book Antiqua"/>
          <w:b/>
          <w:caps/>
          <w:color w:val="000000"/>
          <w:u w:val="single"/>
          <w:lang w:eastAsia="zh-CN"/>
        </w:rPr>
      </w:pPr>
    </w:p>
    <w:p w14:paraId="1C6512C2" w14:textId="2ACA051C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ARTICLE</w:t>
      </w:r>
      <w:r w:rsidR="00665075"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 xml:space="preserve"> </w:t>
      </w:r>
      <w:r w:rsidRPr="00887A71">
        <w:rPr>
          <w:rFonts w:ascii="Book Antiqua" w:eastAsia="Book Antiqua" w:hAnsi="Book Antiqua" w:cs="Book Antiqua"/>
          <w:b/>
          <w:caps/>
          <w:color w:val="000000"/>
          <w:u w:val="single"/>
        </w:rPr>
        <w:t>HIGHLIGHTS</w:t>
      </w:r>
    </w:p>
    <w:p w14:paraId="6C8D502D" w14:textId="6E0873C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background</w:t>
      </w:r>
    </w:p>
    <w:p w14:paraId="0449B4EE" w14:textId="161BD69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87" w:name="OLE_LINK84"/>
      <w:bookmarkStart w:id="88" w:name="OLE_LINK85"/>
      <w:r w:rsidRPr="00887A71">
        <w:rPr>
          <w:rFonts w:ascii="Book Antiqua" w:eastAsia="Book Antiqua" w:hAnsi="Book Antiqua" w:cs="Book Antiqua"/>
          <w:color w:val="000000"/>
        </w:rPr>
        <w:t>Presently</w:t>
      </w:r>
      <w:r w:rsidR="00B92A85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hAnsi="Book Antiqua" w:cs="Book Antiqua"/>
          <w:color w:val="000000"/>
          <w:lang w:eastAsia="zh-CN"/>
        </w:rPr>
        <w:t>c</w:t>
      </w:r>
      <w:r w:rsidR="00DF214B" w:rsidRPr="00887A71">
        <w:rPr>
          <w:rFonts w:ascii="Book Antiqua" w:eastAsia="Book Antiqua" w:hAnsi="Book Antiqua" w:cs="Book Antiqua"/>
          <w:color w:val="000000"/>
        </w:rPr>
        <w:t>oronaviru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DF214B" w:rsidRPr="00887A71">
        <w:rPr>
          <w:rFonts w:ascii="Book Antiqua" w:eastAsia="Book Antiqua" w:hAnsi="Book Antiqua" w:cs="Book Antiqua"/>
          <w:color w:val="000000"/>
        </w:rPr>
        <w:t>diseas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20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(COVID-19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ee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us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ortalit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in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u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spirato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plication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ss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cert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e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ga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956DE6" w:rsidRPr="00887A71">
        <w:rPr>
          <w:rFonts w:ascii="Book Antiqua" w:eastAsia="Book Antiqua" w:hAnsi="Book Antiqua" w:cs="Book Antiqua"/>
          <w:color w:val="000000"/>
        </w:rPr>
        <w:t>affec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ll.</w:t>
      </w:r>
    </w:p>
    <w:bookmarkEnd w:id="87"/>
    <w:bookmarkEnd w:id="88"/>
    <w:p w14:paraId="1AAEB534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B6A3BD8" w14:textId="540F017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motivation</w:t>
      </w:r>
    </w:p>
    <w:p w14:paraId="7586B0E5" w14:textId="6C219B28" w:rsidR="00A77B3E" w:rsidRPr="00887A71" w:rsidRDefault="00B92A85" w:rsidP="00887A71">
      <w:pPr>
        <w:spacing w:line="360" w:lineRule="auto"/>
        <w:jc w:val="both"/>
        <w:rPr>
          <w:rFonts w:ascii="Book Antiqua" w:hAnsi="Book Antiqua"/>
        </w:rPr>
      </w:pPr>
      <w:bookmarkStart w:id="89" w:name="OLE_LINK86"/>
      <w:bookmarkStart w:id="90" w:name="OLE_LINK87"/>
      <w:bookmarkStart w:id="91" w:name="OLE_LINK88"/>
      <w:r>
        <w:rPr>
          <w:rFonts w:ascii="Book Antiqua" w:eastAsia="Book Antiqua" w:hAnsi="Book Antiqua" w:cs="Book Antiqua"/>
          <w:color w:val="000000"/>
        </w:rPr>
        <w:t>T</w:t>
      </w:r>
      <w:r w:rsidR="00284EA0" w:rsidRPr="00887A71">
        <w:rPr>
          <w:rFonts w:ascii="Book Antiqua" w:eastAsia="Book Antiqua" w:hAnsi="Book Antiqua" w:cs="Book Antiqua"/>
          <w:color w:val="000000"/>
        </w:rPr>
        <w:t>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 xml:space="preserve">understand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effec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COV</w:t>
      </w:r>
      <w:r w:rsidR="005D7A46" w:rsidRPr="00887A71">
        <w:rPr>
          <w:rFonts w:ascii="Book Antiqua" w:eastAsia="Book Antiqua" w:hAnsi="Book Antiqua" w:cs="Book Antiqua"/>
          <w:color w:val="000000"/>
        </w:rPr>
        <w:t>ID</w:t>
      </w:r>
      <w:r w:rsidR="005D7A46" w:rsidRPr="00887A71">
        <w:rPr>
          <w:rFonts w:ascii="Book Antiqua" w:hAnsi="Book Antiqua" w:cs="Book Antiqua"/>
          <w:color w:val="000000"/>
          <w:lang w:eastAsia="zh-CN"/>
        </w:rPr>
        <w:t>-</w:t>
      </w:r>
      <w:r w:rsidR="005D7A46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multip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systems</w:t>
      </w:r>
      <w:r w:rsidR="00284EA0" w:rsidRPr="00887A71">
        <w:rPr>
          <w:rFonts w:ascii="Book Antiqua" w:eastAsia="Book Antiqua" w:hAnsi="Book Antiqua" w:cs="Book Antiqua"/>
          <w:color w:val="000000"/>
        </w:rPr>
        <w:t>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essent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vie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hei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outcomes.</w:t>
      </w:r>
    </w:p>
    <w:bookmarkEnd w:id="89"/>
    <w:bookmarkEnd w:id="90"/>
    <w:bookmarkEnd w:id="91"/>
    <w:p w14:paraId="4B3D42D1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8392F0F" w14:textId="78C58C7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objectives</w:t>
      </w:r>
    </w:p>
    <w:p w14:paraId="14CF11D7" w14:textId="21209C0B" w:rsidR="00A77B3E" w:rsidRPr="00887A71" w:rsidRDefault="005D7A46" w:rsidP="00887A71">
      <w:pPr>
        <w:spacing w:line="360" w:lineRule="auto"/>
        <w:jc w:val="both"/>
        <w:rPr>
          <w:rFonts w:ascii="Book Antiqua" w:hAnsi="Book Antiqua"/>
        </w:rPr>
      </w:pPr>
      <w:bookmarkStart w:id="92" w:name="OLE_LINK89"/>
      <w:bookmarkStart w:id="93" w:name="OLE_LINK90"/>
      <w:r w:rsidRPr="00887A71">
        <w:rPr>
          <w:rFonts w:ascii="Book Antiqua" w:hAnsi="Book Antiqua" w:cs="Book Antiqua"/>
          <w:color w:val="000000"/>
          <w:lang w:eastAsia="zh-CN"/>
        </w:rPr>
        <w:t>W</w:t>
      </w:r>
      <w:r w:rsidR="00284EA0" w:rsidRPr="00887A71">
        <w:rPr>
          <w:rFonts w:ascii="Book Antiqua" w:eastAsia="Book Antiqua" w:hAnsi="Book Antiqua" w:cs="Book Antiqua"/>
          <w:color w:val="000000"/>
        </w:rPr>
        <w:t>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im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scerta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hethe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</w:t>
      </w:r>
      <w:r w:rsidRPr="00887A71">
        <w:rPr>
          <w:rFonts w:ascii="Book Antiqua" w:eastAsia="Book Antiqua" w:hAnsi="Book Antiqua" w:cs="Book Antiqua"/>
          <w:color w:val="000000"/>
        </w:rPr>
        <w:t>schemi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ls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u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VID</w:t>
      </w:r>
      <w:r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lead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d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mortality.</w:t>
      </w:r>
    </w:p>
    <w:bookmarkEnd w:id="92"/>
    <w:bookmarkEnd w:id="93"/>
    <w:p w14:paraId="66EC3234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E4EF193" w14:textId="254183A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methods</w:t>
      </w:r>
    </w:p>
    <w:p w14:paraId="05965179" w14:textId="687C9137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bookmarkStart w:id="94" w:name="OLE_LINK91"/>
      <w:bookmarkStart w:id="95" w:name="OLE_LINK92"/>
      <w:r w:rsidRPr="00887A71">
        <w:rPr>
          <w:rFonts w:ascii="Book Antiqua" w:eastAsia="Book Antiqua" w:hAnsi="Book Antiqua" w:cs="Book Antiqua"/>
          <w:color w:val="000000"/>
        </w:rPr>
        <w:t>Detail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</w:t>
      </w:r>
      <w:r w:rsidR="005D7A46" w:rsidRPr="00887A71">
        <w:rPr>
          <w:rFonts w:ascii="Book Antiqua" w:eastAsia="Book Antiqua" w:hAnsi="Book Antiqua" w:cs="Book Antiqua"/>
          <w:color w:val="000000"/>
        </w:rPr>
        <w:t>w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publish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literatu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(ca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repor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series</w:t>
      </w:r>
      <w:r w:rsidRPr="00887A71">
        <w:rPr>
          <w:rFonts w:ascii="Book Antiqua" w:eastAsia="Book Antiqua" w:hAnsi="Book Antiqua" w:cs="Book Antiqua"/>
          <w:color w:val="000000"/>
        </w:rPr>
        <w:t>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one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D</w:t>
      </w:r>
      <w:r w:rsidRPr="00887A71">
        <w:rPr>
          <w:rFonts w:ascii="Book Antiqua" w:eastAsia="Book Antiqua" w:hAnsi="Book Antiqua" w:cs="Book Antiqua"/>
          <w:color w:val="000000"/>
        </w:rPr>
        <w:t>at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alyz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nte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ab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ormat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92A85">
        <w:rPr>
          <w:rFonts w:ascii="Book Antiqua" w:eastAsia="Book Antiqua" w:hAnsi="Book Antiqua" w:cs="Book Antiqua"/>
          <w:color w:val="000000"/>
        </w:rPr>
        <w:t>F</w:t>
      </w:r>
      <w:r w:rsidRPr="00887A71">
        <w:rPr>
          <w:rFonts w:ascii="Book Antiqua" w:eastAsia="Book Antiqua" w:hAnsi="Book Antiqua" w:cs="Book Antiqua"/>
          <w:color w:val="000000"/>
        </w:rPr>
        <w:t>requencie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e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alculated.</w:t>
      </w:r>
    </w:p>
    <w:bookmarkEnd w:id="94"/>
    <w:bookmarkEnd w:id="95"/>
    <w:p w14:paraId="72C043DB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4F80B8A" w14:textId="1DDEE06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results</w:t>
      </w:r>
    </w:p>
    <w:p w14:paraId="4ADF8506" w14:textId="43792D4C" w:rsidR="00A77B3E" w:rsidRPr="00887A71" w:rsidRDefault="00602726" w:rsidP="00887A71">
      <w:pPr>
        <w:spacing w:line="360" w:lineRule="auto"/>
        <w:jc w:val="both"/>
        <w:rPr>
          <w:rFonts w:ascii="Book Antiqua" w:hAnsi="Book Antiqua"/>
        </w:rPr>
      </w:pPr>
      <w:bookmarkStart w:id="96" w:name="OLE_LINK93"/>
      <w:bookmarkStart w:id="97" w:name="OLE_LINK94"/>
      <w:r>
        <w:rPr>
          <w:rFonts w:ascii="Book Antiqua" w:eastAsia="Book Antiqua" w:hAnsi="Book Antiqua" w:cs="Book Antiqua"/>
          <w:color w:val="000000"/>
        </w:rPr>
        <w:t>S</w:t>
      </w:r>
      <w:r w:rsidRPr="00887A71">
        <w:rPr>
          <w:rFonts w:ascii="Book Antiqua" w:eastAsia="Book Antiqua" w:hAnsi="Book Antiqua" w:cs="Book Antiqua"/>
          <w:color w:val="000000"/>
        </w:rPr>
        <w:t xml:space="preserve">evere acute respiratory syndrome coronavirus 2 </w:t>
      </w:r>
      <w:r>
        <w:rPr>
          <w:rFonts w:ascii="Book Antiqua" w:hAnsi="Book Antiqua" w:cs="Book Antiqua"/>
          <w:color w:val="000000"/>
          <w:lang w:eastAsia="zh-CN"/>
        </w:rPr>
        <w:t xml:space="preserve">may </w:t>
      </w:r>
      <w:r w:rsidR="00284EA0" w:rsidRPr="00887A71">
        <w:rPr>
          <w:rFonts w:ascii="Book Antiqua" w:eastAsia="Book Antiqua" w:hAnsi="Book Antiqua" w:cs="Book Antiqua"/>
          <w:color w:val="000000"/>
        </w:rPr>
        <w:t>ca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color w:val="000000"/>
        </w:rPr>
        <w:t>acute m</w:t>
      </w:r>
      <w:r w:rsidR="00284EA0" w:rsidRPr="00887A71">
        <w:rPr>
          <w:rFonts w:ascii="Book Antiqua" w:eastAsia="Book Antiqua" w:hAnsi="Book Antiqua" w:cs="Book Antiqua"/>
          <w:color w:val="000000"/>
        </w:rPr>
        <w:t>esenteri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ischemia.</w:t>
      </w:r>
    </w:p>
    <w:bookmarkEnd w:id="96"/>
    <w:bookmarkEnd w:id="97"/>
    <w:p w14:paraId="7BFF137D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39B9A39" w14:textId="56C1D6C4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conclusions</w:t>
      </w:r>
    </w:p>
    <w:p w14:paraId="03784145" w14:textId="448376FE" w:rsidR="00A77B3E" w:rsidRPr="00887A71" w:rsidRDefault="00602726" w:rsidP="00887A71">
      <w:pPr>
        <w:spacing w:line="360" w:lineRule="auto"/>
        <w:jc w:val="both"/>
        <w:rPr>
          <w:rFonts w:ascii="Book Antiqua" w:hAnsi="Book Antiqua"/>
        </w:rPr>
      </w:pPr>
      <w:bookmarkStart w:id="98" w:name="OLE_LINK95"/>
      <w:bookmarkStart w:id="99" w:name="OLE_LINK96"/>
      <w:r>
        <w:rPr>
          <w:rFonts w:ascii="Book Antiqua" w:eastAsia="Book Antiqua" w:hAnsi="Book Antiqua" w:cs="Book Antiqua"/>
          <w:color w:val="000000"/>
        </w:rPr>
        <w:t>Acute mesenteric ischemia should be considered 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5D7A46" w:rsidRPr="00887A71">
        <w:rPr>
          <w:rFonts w:ascii="Book Antiqua" w:eastAsia="Book Antiqua" w:hAnsi="Book Antiqua" w:cs="Book Antiqua"/>
          <w:color w:val="000000"/>
        </w:rPr>
        <w:t>COVID</w:t>
      </w:r>
      <w:r w:rsidR="005D7A46" w:rsidRPr="00887A71">
        <w:rPr>
          <w:rFonts w:ascii="Book Antiqua" w:hAnsi="Book Antiqua" w:cs="Book Antiqua"/>
          <w:color w:val="000000"/>
          <w:lang w:eastAsia="zh-CN"/>
        </w:rPr>
        <w:t>-</w:t>
      </w:r>
      <w:r w:rsidR="00284EA0" w:rsidRPr="00887A71">
        <w:rPr>
          <w:rFonts w:ascii="Book Antiqua" w:eastAsia="Book Antiqua" w:hAnsi="Book Antiqua" w:cs="Book Antiqua"/>
          <w:color w:val="000000"/>
        </w:rPr>
        <w:t>1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atien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present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bdom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symptoms.</w:t>
      </w:r>
    </w:p>
    <w:bookmarkEnd w:id="98"/>
    <w:bookmarkEnd w:id="99"/>
    <w:p w14:paraId="376CAF4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F8C63D9" w14:textId="49B457FE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i/>
          <w:color w:val="000000"/>
        </w:rPr>
        <w:t>Research</w:t>
      </w:r>
      <w:r w:rsidR="00665075" w:rsidRPr="00887A71">
        <w:rPr>
          <w:rFonts w:ascii="Book Antiqua" w:eastAsia="Book Antiqua" w:hAnsi="Book Antiqua" w:cs="Book Antiqua"/>
          <w:b/>
          <w:i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i/>
          <w:color w:val="000000"/>
        </w:rPr>
        <w:t>perspectives</w:t>
      </w:r>
    </w:p>
    <w:p w14:paraId="27DF52C0" w14:textId="718B1699" w:rsidR="00A77B3E" w:rsidRPr="00887A71" w:rsidRDefault="00717235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100" w:name="OLE_LINK97"/>
      <w:bookmarkStart w:id="101" w:name="OLE_LINK98"/>
      <w:r w:rsidRPr="00887A71">
        <w:rPr>
          <w:rFonts w:ascii="Book Antiqua" w:hAnsi="Book Antiqua" w:cs="Book Antiqua"/>
          <w:color w:val="000000"/>
          <w:lang w:eastAsia="zh-CN"/>
        </w:rPr>
        <w:t>P</w:t>
      </w:r>
      <w:r w:rsidR="00284EA0" w:rsidRPr="00887A71">
        <w:rPr>
          <w:rFonts w:ascii="Book Antiqua" w:eastAsia="Book Antiqua" w:hAnsi="Book Antiqua" w:cs="Book Antiqua"/>
          <w:color w:val="000000"/>
        </w:rPr>
        <w:t>rospec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trial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ar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84EA0" w:rsidRPr="00887A71">
        <w:rPr>
          <w:rFonts w:ascii="Book Antiqua" w:eastAsia="Book Antiqua" w:hAnsi="Book Antiqua" w:cs="Book Antiqua"/>
          <w:color w:val="000000"/>
        </w:rPr>
        <w:t>required</w:t>
      </w:r>
      <w:r w:rsidRPr="00887A71">
        <w:rPr>
          <w:rFonts w:ascii="Book Antiqua" w:hAnsi="Book Antiqua" w:cs="Book Antiqua"/>
          <w:color w:val="000000"/>
          <w:lang w:eastAsia="zh-CN"/>
        </w:rPr>
        <w:t>.</w:t>
      </w:r>
    </w:p>
    <w:bookmarkEnd w:id="100"/>
    <w:bookmarkEnd w:id="101"/>
    <w:p w14:paraId="3D765E33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0108AB30" w14:textId="77777777" w:rsidR="00A77B3E" w:rsidRPr="00887A71" w:rsidRDefault="00284EA0" w:rsidP="00887A71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</w:rPr>
        <w:t>REFERENCES</w:t>
      </w:r>
    </w:p>
    <w:p w14:paraId="2210CBD6" w14:textId="300D8873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bookmarkStart w:id="102" w:name="OLE_LINK99"/>
      <w:bookmarkStart w:id="103" w:name="OLE_LINK100"/>
      <w:bookmarkStart w:id="104" w:name="OLE_LINK2940"/>
      <w:r w:rsidRPr="00887A71">
        <w:rPr>
          <w:rFonts w:ascii="Book Antiqua" w:hAnsi="Book Antiqua"/>
          <w:highlight w:val="yellow"/>
        </w:rPr>
        <w:t>1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665075" w:rsidRPr="00887A71">
        <w:rPr>
          <w:rFonts w:ascii="Book Antiqua" w:hAnsi="Book Antiqua"/>
          <w:b/>
          <w:bCs/>
          <w:highlight w:val="yellow"/>
        </w:rPr>
        <w:t>World Health Organization</w:t>
      </w:r>
      <w:r w:rsidR="00665075" w:rsidRPr="00887A71">
        <w:rPr>
          <w:rFonts w:ascii="Book Antiqua" w:hAnsi="Book Antiqua"/>
          <w:highlight w:val="yellow"/>
        </w:rPr>
        <w:t xml:space="preserve">. </w:t>
      </w:r>
      <w:r w:rsidRPr="00887A71">
        <w:rPr>
          <w:rFonts w:ascii="Book Antiqua" w:hAnsi="Book Antiqua"/>
          <w:highlight w:val="yellow"/>
        </w:rPr>
        <w:t>Coronaviru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iseas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(COVID-19)-Worl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ealth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rganization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Internet].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cite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21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ec</w:t>
      </w:r>
      <w:r w:rsidR="00665075" w:rsidRPr="00887A71">
        <w:rPr>
          <w:rFonts w:ascii="Book Antiqua" w:hAnsi="Book Antiqua"/>
          <w:highlight w:val="yellow"/>
        </w:rPr>
        <w:t xml:space="preserve">ember </w:t>
      </w:r>
      <w:r w:rsidRPr="00887A71">
        <w:rPr>
          <w:rFonts w:ascii="Book Antiqua" w:hAnsi="Book Antiqua"/>
          <w:highlight w:val="yellow"/>
        </w:rPr>
        <w:t>2020].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Availabl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ttps://www.who.int/emergencies/diseases/novel-coronavirus-2019</w:t>
      </w:r>
    </w:p>
    <w:p w14:paraId="79689C31" w14:textId="25271D5F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  <w:highlight w:val="yellow"/>
        </w:rPr>
        <w:t>2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665075" w:rsidRPr="00887A71">
        <w:rPr>
          <w:rFonts w:ascii="Book Antiqua" w:hAnsi="Book Antiqua"/>
          <w:b/>
          <w:bCs/>
          <w:highlight w:val="yellow"/>
        </w:rPr>
        <w:t>World Health Organization</w:t>
      </w:r>
      <w:r w:rsidR="00665075" w:rsidRPr="00887A71">
        <w:rPr>
          <w:rFonts w:ascii="Book Antiqua" w:hAnsi="Book Antiqua"/>
          <w:highlight w:val="yellow"/>
        </w:rPr>
        <w:t xml:space="preserve">. </w:t>
      </w:r>
      <w:r w:rsidRPr="00887A71">
        <w:rPr>
          <w:rFonts w:ascii="Book Antiqua" w:hAnsi="Book Antiqua"/>
          <w:highlight w:val="yellow"/>
        </w:rPr>
        <w:t>Statement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n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secon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meeting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f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International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ealth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Regulation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(2005)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Emergency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ommitte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regarding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utbreak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of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novel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oronaviru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(2019-nCoV)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Internet].</w:t>
      </w:r>
      <w:r w:rsidR="00665075" w:rsidRPr="00887A71">
        <w:rPr>
          <w:rFonts w:ascii="Book Antiqua" w:hAnsi="Book Antiqua"/>
          <w:highlight w:val="yellow"/>
        </w:rPr>
        <w:t xml:space="preserve"> [cited 21 December 2020]. </w:t>
      </w:r>
      <w:r w:rsidRPr="00887A71">
        <w:rPr>
          <w:rFonts w:ascii="Book Antiqua" w:hAnsi="Book Antiqua"/>
          <w:highlight w:val="yellow"/>
        </w:rPr>
        <w:t>Availabl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ttps://www.who.int/news/item/30-01-2020-statement-on-the-second-meeting-of-the-international-health-regulations-(2005)-emergency-committee-regarding-the-outbreak-of-novel-coronavirus-(2019-ncov)</w:t>
      </w:r>
    </w:p>
    <w:p w14:paraId="3D3D00A2" w14:textId="6295B4DA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  <w:highlight w:val="yellow"/>
        </w:rPr>
        <w:t>3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665075" w:rsidRPr="00887A71">
        <w:rPr>
          <w:rFonts w:ascii="Book Antiqua" w:hAnsi="Book Antiqua"/>
          <w:b/>
          <w:bCs/>
          <w:highlight w:val="yellow"/>
        </w:rPr>
        <w:t>World Health Organization</w:t>
      </w:r>
      <w:r w:rsidR="00665075" w:rsidRPr="00887A71">
        <w:rPr>
          <w:rFonts w:ascii="Book Antiqua" w:hAnsi="Book Antiqua"/>
          <w:highlight w:val="yellow"/>
        </w:rPr>
        <w:t xml:space="preserve">. </w:t>
      </w:r>
      <w:r w:rsidRPr="00887A71">
        <w:rPr>
          <w:rFonts w:ascii="Book Antiqua" w:hAnsi="Book Antiqua"/>
          <w:highlight w:val="yellow"/>
        </w:rPr>
        <w:t>Weekly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epidemiological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update-15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ecember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2020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[Internet].</w:t>
      </w:r>
      <w:r w:rsidR="00665075" w:rsidRPr="00887A71">
        <w:rPr>
          <w:rFonts w:ascii="Book Antiqua" w:hAnsi="Book Antiqua"/>
          <w:highlight w:val="yellow"/>
        </w:rPr>
        <w:t xml:space="preserve"> [cited 21 December 2020]. </w:t>
      </w:r>
      <w:r w:rsidRPr="00887A71">
        <w:rPr>
          <w:rFonts w:ascii="Book Antiqua" w:hAnsi="Book Antiqua"/>
          <w:highlight w:val="yellow"/>
        </w:rPr>
        <w:t>Availabl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https://www.who.int/publications/m/item/weekly-epidemiological-update---15-december-2020</w:t>
      </w:r>
    </w:p>
    <w:p w14:paraId="684E11DA" w14:textId="4FC421B3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Henr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ik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noi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valor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pp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inflamm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rangem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nin-angiotensin-aldostero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ste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ov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othe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spec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opath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icrovascula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munothrombo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li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him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Ac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50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67-17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4878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cca.2020.04.027]</w:t>
      </w:r>
    </w:p>
    <w:p w14:paraId="160FD195" w14:textId="20DE65EB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Spiezi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sco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let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erru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iberi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mpe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avales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imi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-Rel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abili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pirato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ilur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o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20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998-100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1606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55/s-0040-1710018]</w:t>
      </w:r>
    </w:p>
    <w:p w14:paraId="77E7FE7E" w14:textId="4F3F849A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eccar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ci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nt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rancavill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uzzo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Eu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ter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00169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9945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2890/2020_001690]</w:t>
      </w:r>
    </w:p>
    <w:p w14:paraId="1A1B1EE9" w14:textId="01B0AFF5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hesran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h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da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Z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hdou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djadj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uguermou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cond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Pediat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6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160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83968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epsc.2020.101604]</w:t>
      </w:r>
    </w:p>
    <w:p w14:paraId="2E27E167" w14:textId="05B8D41A" w:rsidR="006C582B" w:rsidRPr="00887A71" w:rsidRDefault="00BC2286" w:rsidP="00887A71">
      <w:pPr>
        <w:shd w:val="clear" w:color="auto" w:fill="FFFFFF"/>
        <w:spacing w:line="360" w:lineRule="auto"/>
        <w:jc w:val="both"/>
        <w:textAlignment w:val="top"/>
        <w:rPr>
          <w:rStyle w:val="doi"/>
          <w:rFonts w:ascii="Book Antiqua" w:hAnsi="Book Antiqua" w:cs="Arial"/>
          <w:color w:val="000000"/>
        </w:rPr>
      </w:pPr>
      <w:r w:rsidRPr="00887A71">
        <w:rPr>
          <w:rFonts w:ascii="Book Antiqua" w:hAnsi="Book Antiqua"/>
        </w:rPr>
        <w:t>8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  <w:b/>
          <w:bCs/>
        </w:rPr>
        <w:t>Thuluv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="006C582B" w:rsidRPr="00887A71">
        <w:rPr>
          <w:rFonts w:ascii="Book Antiqua" w:hAnsi="Book Antiqua"/>
          <w:b/>
          <w:bCs/>
        </w:rPr>
        <w:t>SK</w:t>
      </w:r>
      <w:r w:rsidR="006C582B"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Zhu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Ta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MM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Gupta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Yeong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KY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ah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TC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Li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Yap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ES.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29-Year-Ol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Male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Constructio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orker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from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India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ho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Present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Left-Sid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Pai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Due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Isolat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Vein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Associated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Am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J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case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  <w:i/>
        </w:rPr>
        <w:t>rep</w:t>
      </w:r>
      <w:r w:rsidR="00665075" w:rsidRPr="00887A71">
        <w:rPr>
          <w:rFonts w:ascii="Book Antiqua" w:hAnsi="Book Antiqua"/>
          <w:i/>
        </w:rPr>
        <w:t xml:space="preserve"> </w:t>
      </w:r>
      <w:r w:rsidR="006C582B"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  <w:b/>
        </w:rPr>
        <w:t>21</w:t>
      </w:r>
      <w:r w:rsidR="006C582B"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Fonts w:ascii="Book Antiqua" w:hAnsi="Book Antiqua"/>
        </w:rPr>
        <w:t>e926785-926781</w:t>
      </w:r>
      <w:r w:rsidR="00665075" w:rsidRPr="00887A71">
        <w:rPr>
          <w:rFonts w:ascii="Book Antiqua" w:hAnsi="Book Antiqua"/>
        </w:rPr>
        <w:t xml:space="preserve"> </w:t>
      </w:r>
      <w:r w:rsidR="006C582B" w:rsidRPr="00887A71">
        <w:rPr>
          <w:rStyle w:val="fm-vol-iss-date"/>
          <w:rFonts w:ascii="Book Antiqua" w:hAnsi="Book Antiqua" w:cs="Arial"/>
          <w:color w:val="000000"/>
        </w:rPr>
        <w:t>[</w:t>
      </w:r>
      <w:r w:rsidR="006C582B" w:rsidRPr="00887A71">
        <w:rPr>
          <w:rFonts w:ascii="Book Antiqua" w:hAnsi="Book Antiqua" w:cs="Arial"/>
          <w:color w:val="000000"/>
        </w:rPr>
        <w:t>PMID:</w:t>
      </w:r>
      <w:r w:rsidR="00665075" w:rsidRPr="00887A71">
        <w:rPr>
          <w:rFonts w:ascii="Book Antiqua" w:hAnsi="Book Antiqua" w:cs="Segoe UI"/>
          <w:color w:val="212121"/>
          <w:shd w:val="clear" w:color="auto" w:fill="FFFFFF"/>
        </w:rPr>
        <w:t xml:space="preserve"> </w:t>
      </w:r>
      <w:r w:rsidR="006C582B" w:rsidRPr="00887A71">
        <w:rPr>
          <w:rFonts w:ascii="Book Antiqua" w:hAnsi="Book Antiqua" w:cs="Segoe UI"/>
          <w:color w:val="212121"/>
          <w:shd w:val="clear" w:color="auto" w:fill="FFFFFF"/>
        </w:rPr>
        <w:t>32970653</w:t>
      </w:r>
      <w:r w:rsidR="00665075" w:rsidRPr="00887A71">
        <w:rPr>
          <w:rFonts w:ascii="Book Antiqua" w:hAnsi="Book Antiqua" w:cs="Arial"/>
        </w:rPr>
        <w:t xml:space="preserve"> </w:t>
      </w:r>
      <w:r w:rsidR="006C582B" w:rsidRPr="00887A71">
        <w:rPr>
          <w:rStyle w:val="doi"/>
          <w:rFonts w:ascii="Book Antiqua" w:hAnsi="Book Antiqua" w:cs="Arial"/>
          <w:color w:val="000000"/>
        </w:rPr>
        <w:t>DOI:</w:t>
      </w:r>
      <w:r w:rsidR="00665075" w:rsidRPr="00887A71">
        <w:rPr>
          <w:rFonts w:ascii="Book Antiqua" w:hAnsi="Book Antiqua" w:cs="Segoe UI"/>
          <w:color w:val="212121"/>
          <w:shd w:val="clear" w:color="auto" w:fill="FFFFFF"/>
        </w:rPr>
        <w:t xml:space="preserve"> </w:t>
      </w:r>
      <w:r w:rsidR="006C582B" w:rsidRPr="00887A71">
        <w:rPr>
          <w:rFonts w:ascii="Book Antiqua" w:hAnsi="Book Antiqua" w:cs="Segoe UI"/>
          <w:color w:val="212121"/>
          <w:shd w:val="clear" w:color="auto" w:fill="FFFFFF"/>
        </w:rPr>
        <w:t>10.12659/AJCR.926785</w:t>
      </w:r>
      <w:r w:rsidR="006C582B" w:rsidRPr="00887A71">
        <w:rPr>
          <w:rStyle w:val="doi"/>
          <w:rFonts w:ascii="Book Antiqua" w:hAnsi="Book Antiqua" w:cs="Arial"/>
          <w:color w:val="000000"/>
        </w:rPr>
        <w:t>]</w:t>
      </w:r>
    </w:p>
    <w:p w14:paraId="77E87564" w14:textId="36A8364F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Lodigian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C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apich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nz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ecc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errazz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basti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uch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ud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cc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rtuzz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nd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rc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umanit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s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c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no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embol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ad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ospit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ila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tal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9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9-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5374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thromres.2020.04.024]</w:t>
      </w:r>
    </w:p>
    <w:p w14:paraId="2BEC6AF3" w14:textId="5B533A81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Thomas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W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rl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ohnst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mingt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bins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ea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vini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ss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each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ospit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ingdo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9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76-7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0299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thromres.2020.04.028]</w:t>
      </w:r>
    </w:p>
    <w:p w14:paraId="27CFBC3A" w14:textId="7E221879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lok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A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rui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JH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J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bo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ommer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pte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H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ass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al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uis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de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firm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ig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umulat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ciden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itica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l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C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pd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aly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9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48-15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8126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thromres.2020.04.041]</w:t>
      </w:r>
    </w:p>
    <w:p w14:paraId="6774CFA4" w14:textId="6D769C12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Heys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D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rittend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of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J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aemia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tinu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fficul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ar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agno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Postgra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993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69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8-5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844655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36/pgmj.69.807.48]</w:t>
      </w:r>
    </w:p>
    <w:p w14:paraId="074EA6DD" w14:textId="37435565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arillà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ssare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lcaterr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me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h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L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c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actice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giotensin-convert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zym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ro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ir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e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hophysiolog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plication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diovasc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(Hagerstown)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630-63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74049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2459/JCM.0000000000001071]</w:t>
      </w:r>
    </w:p>
    <w:p w14:paraId="6F642F6B" w14:textId="79657040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Ackermann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rled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uehn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veri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el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eng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nstap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erle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ar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zankov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W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W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ntz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onig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ulmon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scula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dothelialiti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giogene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Eng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83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20-1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3759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56/NEJMoa2015432]</w:t>
      </w:r>
    </w:p>
    <w:p w14:paraId="717C127B" w14:textId="4A78CBDD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Roncat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gab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bbi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lago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use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asi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ne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ior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yp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sensitivi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sculit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li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mmun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1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848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7998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clim.2020.108487]</w:t>
      </w:r>
    </w:p>
    <w:p w14:paraId="3FDDE734" w14:textId="42B00F3E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Ranucc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llot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dd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yshnikov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lc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ba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nica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ocoagula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ter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pirato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tres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ndrom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o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747-175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0244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jth.14854]</w:t>
      </w:r>
    </w:p>
    <w:p w14:paraId="3EFB8CBC" w14:textId="072E200A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Panigad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tt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gliab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asse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ovembr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hantarangku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sen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yvan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ipo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abilit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t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elastograph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inding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th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rameter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emosta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Thromb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o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738-174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024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jth.14850]</w:t>
      </w:r>
    </w:p>
    <w:p w14:paraId="5352CFC7" w14:textId="0D7F7989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Maier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C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uo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ul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nksl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unc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-associ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viscosity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n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etwe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lamm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philia?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Lance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95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758-175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6411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S0140-6736(20)31209-5]</w:t>
      </w:r>
    </w:p>
    <w:p w14:paraId="2AF9EA13" w14:textId="3A5B54B8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Parr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AH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asee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ronavirus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(COVID-19)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ossib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chanism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agnos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hwa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cad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adi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19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7563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acra.2020.05.016]</w:t>
      </w:r>
    </w:p>
    <w:p w14:paraId="50959A24" w14:textId="4962FC7E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Xiao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Zhe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X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X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iden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stro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Gastroenterolog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5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831-1833.e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14277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53/j.gastro.2020.02.055]</w:t>
      </w:r>
    </w:p>
    <w:p w14:paraId="16473C9C" w14:textId="38246D6D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hayan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R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ers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lak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tala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e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h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risingh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ilcoy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e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I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jtah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ndharipand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ier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T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s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mi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imeo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erva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lmaho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isdraj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mbadakon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ag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inding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elimin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bservation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Radiolog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97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207-E21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9174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48/radiol.2020201908]</w:t>
      </w:r>
    </w:p>
    <w:p w14:paraId="45ECE4DE" w14:textId="18B03521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Ignat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hilouz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ussenac-Bel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uch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llang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utt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ssaux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mal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w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derdiagnos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tinc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tit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Surg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68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4-1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7383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surg.2020.04.035]</w:t>
      </w:r>
    </w:p>
    <w:p w14:paraId="2C14FB55" w14:textId="0178253D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Helms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J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cquar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a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eonard-Lora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h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labranc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X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rdj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lere-Jeh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chenc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go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nde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afi-Krem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tela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chneid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unebau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glés-Ca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ttl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rt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zi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IC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IGGERS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ou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(Clin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ear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ns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p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rou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lob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alua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sear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psis)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ig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is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ulticent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ospect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h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ud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ensiv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4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89-109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6717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00134-020-06062-x]</w:t>
      </w:r>
    </w:p>
    <w:p w14:paraId="3BFAA7D2" w14:textId="78034C51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Farin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D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n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ttu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nzu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rghes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elf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vane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strointestinal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w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spec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ronavir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e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(COVID-19)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Gastroentero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epa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1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5060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jgh.15094]</w:t>
      </w:r>
    </w:p>
    <w:p w14:paraId="1A05091F" w14:textId="3089BC53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Azouz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E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Ya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nier-Cholle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rivé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st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ensiv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4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464-146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2448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00134-020-06079-2]</w:t>
      </w:r>
    </w:p>
    <w:p w14:paraId="4E3B97F8" w14:textId="26CEFFD9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Vulliam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P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acob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aven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orto-ilia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esent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eatur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B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aema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89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53-105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5318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bjh.16760]</w:t>
      </w:r>
    </w:p>
    <w:p w14:paraId="5F41D74A" w14:textId="280327CD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Fraissé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og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jo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nte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lantefè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to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emorrhag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riticall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l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ren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ocent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trospectiv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ud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ri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4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7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48712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86/s13054-020-03025-y]</w:t>
      </w:r>
    </w:p>
    <w:p w14:paraId="7BED15AF" w14:textId="6D7C9C8A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ianco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F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nie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erni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l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Tech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oloproc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4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217-121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50634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10151-020-02255-0]</w:t>
      </w:r>
    </w:p>
    <w:p w14:paraId="5165D8AE" w14:textId="3C8FAFBE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  <w:highlight w:val="yellow"/>
        </w:rPr>
        <w:t>29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do</w:t>
      </w:r>
      <w:r w:rsidR="00665075" w:rsidRPr="00887A71">
        <w:rPr>
          <w:rFonts w:ascii="Book Antiqua" w:hAnsi="Book Antiqua"/>
          <w:b/>
          <w:bCs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Carmo</w:t>
      </w:r>
      <w:r w:rsidR="00665075" w:rsidRPr="00887A71">
        <w:rPr>
          <w:rFonts w:ascii="Book Antiqua" w:hAnsi="Book Antiqua"/>
          <w:b/>
          <w:bCs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Filho</w:t>
      </w:r>
      <w:r w:rsidR="00665075" w:rsidRPr="00887A71">
        <w:rPr>
          <w:rFonts w:ascii="Book Antiqua" w:hAnsi="Book Antiqua"/>
          <w:b/>
          <w:bCs/>
          <w:highlight w:val="yellow"/>
        </w:rPr>
        <w:t xml:space="preserve"> </w:t>
      </w:r>
      <w:r w:rsidRPr="00887A71">
        <w:rPr>
          <w:rFonts w:ascii="Book Antiqua" w:hAnsi="Book Antiqua"/>
          <w:b/>
          <w:bCs/>
          <w:highlight w:val="yellow"/>
        </w:rPr>
        <w:t>A</w:t>
      </w:r>
      <w:r w:rsidRPr="00887A71">
        <w:rPr>
          <w:rFonts w:ascii="Book Antiqua" w:hAnsi="Book Antiqua"/>
          <w:highlight w:val="yellow"/>
        </w:rPr>
        <w:t>,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da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Silva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unha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B.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ase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Report–Inferior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Mesenteric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Vein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Thrombosis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and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COVID-19.</w:t>
      </w:r>
      <w:r w:rsidR="00665075" w:rsidRPr="00887A71">
        <w:rPr>
          <w:rFonts w:ascii="Book Antiqua" w:hAnsi="Book Antiqua"/>
          <w:highlight w:val="yellow"/>
        </w:rPr>
        <w:t xml:space="preserve"> 2020 Preprint.</w:t>
      </w:r>
      <w:r w:rsidR="00CC3065" w:rsidRPr="00887A71">
        <w:rPr>
          <w:rFonts w:ascii="Book Antiqua" w:hAnsi="Book Antiqua" w:cs="Segoe UI"/>
          <w:color w:val="000000"/>
          <w:highlight w:val="yellow"/>
        </w:rPr>
        <w:t xml:space="preserve"> Available from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="00CC3065" w:rsidRPr="00887A71">
        <w:rPr>
          <w:rFonts w:ascii="Book Antiqua" w:hAnsi="Book Antiqua"/>
          <w:highlight w:val="yellow"/>
        </w:rPr>
        <w:t xml:space="preserve">MDPI </w:t>
      </w:r>
      <w:r w:rsidRPr="00887A71">
        <w:rPr>
          <w:rFonts w:ascii="Book Antiqua" w:hAnsi="Book Antiqua"/>
          <w:highlight w:val="yellow"/>
        </w:rPr>
        <w:t>[DOI:</w:t>
      </w:r>
      <w:r w:rsidR="00665075" w:rsidRPr="00887A71">
        <w:rPr>
          <w:rFonts w:ascii="Book Antiqua" w:hAnsi="Book Antiqua"/>
          <w:highlight w:val="yellow"/>
        </w:rPr>
        <w:t xml:space="preserve"> </w:t>
      </w:r>
      <w:r w:rsidRPr="00887A71">
        <w:rPr>
          <w:rFonts w:ascii="Book Antiqua" w:hAnsi="Book Antiqua"/>
          <w:highlight w:val="yellow"/>
        </w:rPr>
        <w:t>10.20944/preprints202006.0282.v1]</w:t>
      </w:r>
    </w:p>
    <w:p w14:paraId="4B3659A9" w14:textId="2545E014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Mitchell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J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khej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op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-rel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ypercoagulab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ta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eadin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nterit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conda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Cli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Gastroentero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Hepat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56289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cgh.2020.06.024]</w:t>
      </w:r>
    </w:p>
    <w:p w14:paraId="7F1A890C" w14:textId="2907C2D9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English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W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anerje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agulopath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a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RS-CoV-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NZ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90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82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62137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11/ans.16151]</w:t>
      </w:r>
    </w:p>
    <w:p w14:paraId="38089DB3" w14:textId="70039671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Cheung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Quiw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illa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nwu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arayi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Z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pt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nsequenc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m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1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92575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7240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2659/AJCR.925753]</w:t>
      </w:r>
    </w:p>
    <w:p w14:paraId="3D96BE1C" w14:textId="7539B05B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de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arry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O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kk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ff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r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jja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rli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Y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enou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79-year-ol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o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neumoni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Radio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15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54-105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5165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radcr.2020.04.055]</w:t>
      </w:r>
    </w:p>
    <w:p w14:paraId="5B080918" w14:textId="4439B624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raft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ellin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ofr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rriba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lís-Peñ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iond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spín-Basan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cidenc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eature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utcom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mpac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eal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ystem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of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-nov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rgic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seas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dmit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Surge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7285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surge.2020.08.006]</w:t>
      </w:r>
    </w:p>
    <w:p w14:paraId="5E51BE26" w14:textId="4515EB82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Besutt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G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nac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ot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iv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lc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iora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paggi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el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gab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arald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oss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tac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ss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om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iscer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arcti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Eme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fec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D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926-192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39650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3201/eid2608.201161]</w:t>
      </w:r>
    </w:p>
    <w:p w14:paraId="00F8AF3F" w14:textId="77590992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Sehhat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alebzade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akamifar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lal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abib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ahma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rki-Harchega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Arch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ra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M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23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639-64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7991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34172/aim.2020.77]</w:t>
      </w:r>
    </w:p>
    <w:p w14:paraId="5F67A587" w14:textId="100E989E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de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Roquetaillade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C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houster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maso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Zeitou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Houda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ued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in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rdi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aya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ntalesco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tr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baza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usu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v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rdi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1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23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81-28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189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ijcard.2020.08.103]</w:t>
      </w:r>
    </w:p>
    <w:p w14:paraId="26461B3D" w14:textId="0ABA9EB6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Singh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chine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au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jdi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N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oul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hamoo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ikkin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fec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Korea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Gastroentero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64-166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6936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4166/kjg.2020.76.3.164]</w:t>
      </w:r>
    </w:p>
    <w:p w14:paraId="6A8FC761" w14:textId="3B4FEB52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3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Lari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E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Qina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bdulrasou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Safr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mee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l-Saba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ve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-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erie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5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31-13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3490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ijscr.2020.09.009]</w:t>
      </w:r>
    </w:p>
    <w:p w14:paraId="28E0B45F" w14:textId="74E99F6A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Levolger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kker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PH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l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ropm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HJ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ri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JPM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i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t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mplication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Vasc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s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nov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Tec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54-45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835150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jvscit.2020.06.012]</w:t>
      </w:r>
    </w:p>
    <w:p w14:paraId="2DF3417D" w14:textId="75CA5D64" w:rsidR="00B27E11" w:rsidRPr="00887A71" w:rsidRDefault="00B27E11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1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Vartanoglu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Aktokmakyan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T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okoc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eleb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F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rprise?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Innov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55335062096289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99683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177/1553350620962892]</w:t>
      </w:r>
    </w:p>
    <w:p w14:paraId="4F747C13" w14:textId="550A17F7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Rodriguez-Nakamur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RM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Gonzalez-Calatayu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tinez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rtinez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cut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w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w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literatur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view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t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ase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Rep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76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409-4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308320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ijscr.2020.10.040]</w:t>
      </w:r>
    </w:p>
    <w:p w14:paraId="42C8BD65" w14:textId="5C72D050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Nors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L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Vall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orott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Bonaffi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driolo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onzogn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testinal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schemi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er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Di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Liver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D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52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90-1091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2532607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16/j.dld.2020.05.030]</w:t>
      </w:r>
    </w:p>
    <w:p w14:paraId="2A169306" w14:textId="05CC76D6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Ucpinar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BA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ah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tien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with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iqu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resentation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Coll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Physicians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Pak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;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30</w:t>
      </w:r>
      <w:r w:rsidRPr="00887A71">
        <w:rPr>
          <w:rFonts w:ascii="Book Antiqua" w:hAnsi="Book Antiqua"/>
        </w:rPr>
        <w:t>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12-114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3115582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29271/jcpsp.2020.supp2.112]</w:t>
      </w:r>
    </w:p>
    <w:p w14:paraId="3F132406" w14:textId="36FEA89E" w:rsidR="00BC2286" w:rsidRPr="00887A71" w:rsidRDefault="00BC2286" w:rsidP="00887A71">
      <w:pPr>
        <w:pStyle w:val="a3"/>
        <w:shd w:val="clear" w:color="auto" w:fill="FFFFFF"/>
        <w:adjustRightInd w:val="0"/>
        <w:snapToGrid w:val="0"/>
        <w:spacing w:before="0" w:beforeAutospacing="0" w:after="0" w:afterAutospacing="0" w:line="360" w:lineRule="auto"/>
        <w:jc w:val="both"/>
        <w:rPr>
          <w:rFonts w:ascii="Book Antiqua" w:hAnsi="Book Antiqua"/>
        </w:rPr>
      </w:pPr>
      <w:r w:rsidRPr="00887A71">
        <w:rPr>
          <w:rFonts w:ascii="Book Antiqua" w:hAnsi="Book Antiqua"/>
        </w:rPr>
        <w:t>4</w:t>
      </w:r>
      <w:r w:rsidR="00B27E11" w:rsidRPr="00887A71">
        <w:rPr>
          <w:rFonts w:ascii="Book Antiqua" w:hAnsi="Book Antiqua"/>
        </w:rPr>
        <w:t>5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b/>
          <w:bCs/>
        </w:rPr>
        <w:t>Karna</w:t>
      </w:r>
      <w:r w:rsidR="00665075" w:rsidRPr="00887A71">
        <w:rPr>
          <w:rFonts w:ascii="Book Antiqua" w:hAnsi="Book Antiqua"/>
          <w:b/>
          <w:bCs/>
        </w:rPr>
        <w:t xml:space="preserve"> </w:t>
      </w:r>
      <w:r w:rsidRPr="00887A71">
        <w:rPr>
          <w:rFonts w:ascii="Book Antiqua" w:hAnsi="Book Antiqua"/>
          <w:b/>
          <w:bCs/>
        </w:rPr>
        <w:t>ST</w:t>
      </w:r>
      <w:r w:rsidRPr="00887A71">
        <w:rPr>
          <w:rFonts w:ascii="Book Antiqua" w:hAnsi="Book Antiqua"/>
        </w:rPr>
        <w:t>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and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aurya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P,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Kumari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Superior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Mesenteric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rtery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Thrombosis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OVID-19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Pneumonia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Underestimated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iagnosis-Firs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Case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Report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in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Asia.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  <w:i/>
          <w:iCs/>
        </w:rPr>
        <w:t>Indian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J</w:t>
      </w:r>
      <w:r w:rsidR="00665075" w:rsidRPr="00887A71">
        <w:rPr>
          <w:rFonts w:ascii="Book Antiqua" w:hAnsi="Book Antiqua"/>
          <w:i/>
          <w:iCs/>
        </w:rPr>
        <w:t xml:space="preserve"> </w:t>
      </w:r>
      <w:r w:rsidRPr="00887A71">
        <w:rPr>
          <w:rFonts w:ascii="Book Antiqua" w:hAnsi="Book Antiqua"/>
          <w:i/>
          <w:iCs/>
        </w:rPr>
        <w:t>Surg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2020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-3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[PMID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33100738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DOI:</w:t>
      </w:r>
      <w:r w:rsidR="00665075" w:rsidRPr="00887A71">
        <w:rPr>
          <w:rFonts w:ascii="Book Antiqua" w:hAnsi="Book Antiqua"/>
        </w:rPr>
        <w:t xml:space="preserve"> </w:t>
      </w:r>
      <w:r w:rsidRPr="00887A71">
        <w:rPr>
          <w:rFonts w:ascii="Book Antiqua" w:hAnsi="Book Antiqua"/>
        </w:rPr>
        <w:t>10.1007/s12262-020-02638-5]</w:t>
      </w:r>
    </w:p>
    <w:bookmarkEnd w:id="102"/>
    <w:bookmarkEnd w:id="103"/>
    <w:bookmarkEnd w:id="104"/>
    <w:p w14:paraId="315633B6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0D7161B" w14:textId="77777777" w:rsidR="00713966" w:rsidRPr="00887A71" w:rsidRDefault="00713966" w:rsidP="00887A7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br w:type="page"/>
      </w:r>
    </w:p>
    <w:p w14:paraId="6CDD76B1" w14:textId="3FA24FAA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Footnotes</w:t>
      </w:r>
    </w:p>
    <w:p w14:paraId="071F5599" w14:textId="308C00E3" w:rsidR="00A77B3E" w:rsidRPr="00887A71" w:rsidRDefault="00284EA0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bookmarkStart w:id="105" w:name="OLE_LINK56"/>
      <w:bookmarkStart w:id="106" w:name="OLE_LINK57"/>
      <w:r w:rsidRPr="00887A71">
        <w:rPr>
          <w:rFonts w:ascii="Book Antiqua" w:eastAsia="Book Antiqua" w:hAnsi="Book Antiqua" w:cs="Book Antiqua"/>
          <w:b/>
          <w:bCs/>
          <w:color w:val="000000"/>
        </w:rPr>
        <w:t>Conflict-of-interest</w:t>
      </w:r>
      <w:bookmarkEnd w:id="105"/>
      <w:bookmarkEnd w:id="106"/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7" w:name="OLE_LINK101"/>
      <w:bookmarkStart w:id="108" w:name="OLE_LINK102"/>
      <w:r w:rsidR="00B317E9" w:rsidRPr="00887A71">
        <w:rPr>
          <w:rFonts w:ascii="Book Antiqua" w:hAnsi="Book Antiqua" w:cs="Book Antiqua"/>
          <w:color w:val="000000"/>
          <w:lang w:eastAsia="zh-CN"/>
        </w:rPr>
        <w:t>Th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authors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declar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they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have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color w:val="000000"/>
          <w:lang w:eastAsia="zh-CN"/>
        </w:rPr>
        <w:t>no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="00B317E9" w:rsidRPr="00887A71">
        <w:rPr>
          <w:rFonts w:ascii="Book Antiqua" w:hAnsi="Book Antiqua" w:cs="Book Antiqua"/>
          <w:bCs/>
          <w:color w:val="000000"/>
          <w:lang w:eastAsia="zh-CN"/>
        </w:rPr>
        <w:t>c</w:t>
      </w:r>
      <w:r w:rsidR="00B317E9" w:rsidRPr="00887A71">
        <w:rPr>
          <w:rFonts w:ascii="Book Antiqua" w:eastAsia="Book Antiqua" w:hAnsi="Book Antiqua" w:cs="Book Antiqua"/>
          <w:bCs/>
          <w:color w:val="000000"/>
        </w:rPr>
        <w:t>onflict</w:t>
      </w:r>
      <w:r w:rsidR="00602726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317E9" w:rsidRPr="00887A71">
        <w:rPr>
          <w:rFonts w:ascii="Book Antiqua" w:eastAsia="Book Antiqua" w:hAnsi="Book Antiqua" w:cs="Book Antiqua"/>
          <w:bCs/>
          <w:color w:val="000000"/>
        </w:rPr>
        <w:t>of</w:t>
      </w:r>
      <w:r w:rsidR="00602726">
        <w:rPr>
          <w:rFonts w:ascii="Book Antiqua" w:eastAsia="Book Antiqua" w:hAnsi="Book Antiqua" w:cs="Book Antiqua"/>
          <w:bCs/>
          <w:color w:val="000000"/>
        </w:rPr>
        <w:t xml:space="preserve"> </w:t>
      </w:r>
      <w:r w:rsidR="00B317E9" w:rsidRPr="00887A71">
        <w:rPr>
          <w:rFonts w:ascii="Book Antiqua" w:eastAsia="Book Antiqua" w:hAnsi="Book Antiqua" w:cs="Book Antiqua"/>
          <w:bCs/>
          <w:color w:val="000000"/>
        </w:rPr>
        <w:t>interest</w:t>
      </w:r>
      <w:r w:rsidR="00B317E9" w:rsidRPr="00887A71">
        <w:rPr>
          <w:rFonts w:ascii="Book Antiqua" w:hAnsi="Book Antiqua" w:cs="Book Antiqua"/>
          <w:bCs/>
          <w:color w:val="000000"/>
          <w:lang w:eastAsia="zh-CN"/>
        </w:rPr>
        <w:t>.</w:t>
      </w:r>
    </w:p>
    <w:bookmarkEnd w:id="107"/>
    <w:bookmarkEnd w:id="108"/>
    <w:p w14:paraId="58237445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633062EA" w14:textId="6247607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PRISMA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2009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Checklist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bCs/>
          <w:color w:val="000000"/>
        </w:rPr>
        <w:t>statement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bookmarkStart w:id="109" w:name="OLE_LINK103"/>
      <w:bookmarkStart w:id="110" w:name="OLE_LINK104"/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utho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a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a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ISM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0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ecklis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epar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s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ccordi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ISM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09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hecklist.</w:t>
      </w:r>
      <w:bookmarkEnd w:id="109"/>
      <w:bookmarkEnd w:id="110"/>
    </w:p>
    <w:p w14:paraId="524FA1C5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53FDD895" w14:textId="66761536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bCs/>
          <w:color w:val="000000"/>
        </w:rPr>
        <w:t>Open-Access:</w:t>
      </w:r>
      <w:r w:rsidR="00665075" w:rsidRPr="00887A71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pen-acces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rticl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a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a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lec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-ho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dito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ful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eer-review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xter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viewers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tribu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ccordanc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it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rea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mmon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ttributi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nCommerci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C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Y-N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.0)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cens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hich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ermit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ther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o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stribute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emix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dapt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uil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p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n-commerciall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licen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ir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rivativ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k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ifferent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erms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ovid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rigin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work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roperl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i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th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us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s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non-commercial.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ee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ttp://creativecommons.org/Licenses/by-nc/4.0/</w:t>
      </w:r>
    </w:p>
    <w:p w14:paraId="4C6ABA0C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35704A1B" w14:textId="48C5BD1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Manuscrip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ource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Invite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B317E9" w:rsidRPr="00887A71">
        <w:rPr>
          <w:rFonts w:ascii="Book Antiqua" w:eastAsia="Book Antiqua" w:hAnsi="Book Antiqua" w:cs="Book Antiqua"/>
          <w:color w:val="000000"/>
        </w:rPr>
        <w:t>manuscript</w:t>
      </w:r>
    </w:p>
    <w:p w14:paraId="2FD7CF4B" w14:textId="77777777" w:rsidR="002079E8" w:rsidRPr="00887A71" w:rsidRDefault="002079E8" w:rsidP="00887A71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</w:p>
    <w:p w14:paraId="05382FCA" w14:textId="7FDAA35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Corresponding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Author</w:t>
      </w:r>
      <w:r w:rsidR="00602726">
        <w:rPr>
          <w:rFonts w:ascii="Book Antiqua" w:eastAsia="Book Antiqua" w:hAnsi="Book Antiqua" w:cs="Book Antiqua"/>
          <w:b/>
          <w:color w:val="000000"/>
        </w:rPr>
        <w:t>’</w:t>
      </w:r>
      <w:r w:rsidRPr="00887A71">
        <w:rPr>
          <w:rFonts w:ascii="Book Antiqua" w:eastAsia="Book Antiqua" w:hAnsi="Book Antiqua" w:cs="Book Antiqua"/>
          <w:b/>
          <w:color w:val="000000"/>
        </w:rPr>
        <w:t>s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Membership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Professional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ocieties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a</w:t>
      </w:r>
      <w:r w:rsidR="00713966" w:rsidRPr="00887A71">
        <w:rPr>
          <w:rFonts w:ascii="Book Antiqua" w:eastAsia="Book Antiqua" w:hAnsi="Book Antiqua" w:cs="Book Antiqua"/>
          <w:color w:val="000000"/>
        </w:rPr>
        <w:t>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ent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ouncil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No.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56491-S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uropea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ocie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Med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Oncology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No,</w:t>
      </w:r>
      <w:r w:rsidR="00665075" w:rsidRPr="00887A71">
        <w:rPr>
          <w:rFonts w:ascii="Book Antiqua" w:hAnsi="Book Antiqua" w:cs="Book Antiqua"/>
          <w:color w:val="000000"/>
          <w:lang w:eastAsia="zh-CN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480246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Surgica</w:t>
      </w:r>
      <w:r w:rsidR="002079E8" w:rsidRPr="00887A71">
        <w:rPr>
          <w:rFonts w:ascii="Book Antiqua" w:eastAsia="Book Antiqua" w:hAnsi="Book Antiqua" w:cs="Book Antiqua"/>
          <w:color w:val="000000"/>
        </w:rPr>
        <w:t>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Oncolog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Socie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Pakistan</w:t>
      </w:r>
      <w:r w:rsidRPr="00887A71">
        <w:rPr>
          <w:rFonts w:ascii="Book Antiqua" w:eastAsia="Book Antiqua" w:hAnsi="Book Antiqua" w:cs="Book Antiqua"/>
          <w:color w:val="000000"/>
        </w:rPr>
        <w:t>;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1333F0" w:rsidRPr="00887A71">
        <w:rPr>
          <w:rFonts w:ascii="Book Antiqua" w:eastAsia="Book Antiqua" w:hAnsi="Book Antiqua" w:cs="Book Antiqua"/>
          <w:color w:val="000000"/>
        </w:rPr>
        <w:t xml:space="preserve">and </w:t>
      </w:r>
      <w:r w:rsidRPr="00887A71">
        <w:rPr>
          <w:rFonts w:ascii="Book Antiqua" w:eastAsia="Book Antiqua" w:hAnsi="Book Antiqua" w:cs="Book Antiqua"/>
          <w:color w:val="000000"/>
        </w:rPr>
        <w:t>Europea</w:t>
      </w:r>
      <w:r w:rsidR="002079E8" w:rsidRPr="00887A71">
        <w:rPr>
          <w:rFonts w:ascii="Book Antiqua" w:eastAsia="Book Antiqua" w:hAnsi="Book Antiqua" w:cs="Book Antiqua"/>
          <w:color w:val="000000"/>
        </w:rPr>
        <w:t>n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eastAsia="Book Antiqua" w:hAnsi="Book Antiqua" w:cs="Book Antiqua"/>
          <w:color w:val="000000"/>
        </w:rPr>
        <w:t>Societ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713966" w:rsidRPr="00887A71">
        <w:rPr>
          <w:rFonts w:ascii="Book Antiqua" w:hAnsi="Book Antiqua" w:cs="Book Antiqua"/>
          <w:color w:val="000000"/>
          <w:lang w:eastAsia="zh-CN"/>
        </w:rPr>
        <w:t>o</w:t>
      </w:r>
      <w:r w:rsidR="002079E8" w:rsidRPr="00887A71">
        <w:rPr>
          <w:rFonts w:ascii="Book Antiqua" w:eastAsia="Book Antiqua" w:hAnsi="Book Antiqua" w:cs="Book Antiqua"/>
          <w:color w:val="000000"/>
        </w:rPr>
        <w:t>f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Surgical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Oncology</w:t>
      </w:r>
      <w:r w:rsidRPr="00887A71">
        <w:rPr>
          <w:rFonts w:ascii="Book Antiqua" w:eastAsia="Book Antiqua" w:hAnsi="Book Antiqua" w:cs="Book Antiqua"/>
          <w:color w:val="000000"/>
        </w:rPr>
        <w:t>.</w:t>
      </w:r>
    </w:p>
    <w:p w14:paraId="578E0D0E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7F97C685" w14:textId="46FDF821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Peer-review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tarted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11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7CA7E6DB" w14:textId="23799B0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First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decision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Janua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3,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2021</w:t>
      </w:r>
    </w:p>
    <w:p w14:paraId="50505A37" w14:textId="2DD36B50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Article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in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press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E34D5" w:rsidRPr="00887A71">
        <w:rPr>
          <w:rFonts w:ascii="Book Antiqua" w:eastAsia="Book Antiqua" w:hAnsi="Book Antiqua" w:cs="Book Antiqua"/>
          <w:color w:val="000000"/>
        </w:rPr>
        <w:t>April 23, 2021</w:t>
      </w:r>
    </w:p>
    <w:p w14:paraId="35A1D728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1CC7F7F2" w14:textId="6B0D6BD3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Specialty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type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astroenterolog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n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="002079E8" w:rsidRPr="00887A71">
        <w:rPr>
          <w:rFonts w:ascii="Book Antiqua" w:eastAsia="Book Antiqua" w:hAnsi="Book Antiqua" w:cs="Book Antiqua"/>
          <w:color w:val="000000"/>
        </w:rPr>
        <w:t>hepatology</w:t>
      </w:r>
    </w:p>
    <w:p w14:paraId="3E7FAD4C" w14:textId="5BC72009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Country/Territory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of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origin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Pakistan</w:t>
      </w:r>
    </w:p>
    <w:p w14:paraId="432800CB" w14:textId="4FC1D2BF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Peer-review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report’s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cientific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quality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70B350D2" w14:textId="139DEED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A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Excellent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</w:t>
      </w:r>
    </w:p>
    <w:p w14:paraId="2A3089C4" w14:textId="5B81DA78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Very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good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B</w:t>
      </w:r>
    </w:p>
    <w:p w14:paraId="2321F940" w14:textId="0018D4F5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C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Good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</w:t>
      </w:r>
    </w:p>
    <w:p w14:paraId="6963C5F1" w14:textId="0B6915AB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Fair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D</w:t>
      </w:r>
    </w:p>
    <w:p w14:paraId="33ADA982" w14:textId="6ADA949C" w:rsidR="00A77B3E" w:rsidRPr="00887A71" w:rsidRDefault="00284EA0" w:rsidP="00887A71">
      <w:pPr>
        <w:spacing w:line="360" w:lineRule="auto"/>
        <w:jc w:val="both"/>
        <w:rPr>
          <w:rFonts w:ascii="Book Antiqua" w:hAnsi="Book Antiqua"/>
        </w:rPr>
      </w:pPr>
      <w:r w:rsidRPr="00887A71">
        <w:rPr>
          <w:rFonts w:ascii="Book Antiqua" w:eastAsia="Book Antiqua" w:hAnsi="Book Antiqua" w:cs="Book Antiqua"/>
          <w:color w:val="000000"/>
        </w:rPr>
        <w:t>Grad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(Poor):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0</w:t>
      </w:r>
    </w:p>
    <w:p w14:paraId="284CBCD7" w14:textId="77777777" w:rsidR="00A77B3E" w:rsidRPr="00887A71" w:rsidRDefault="00A77B3E" w:rsidP="00887A71">
      <w:pPr>
        <w:spacing w:line="360" w:lineRule="auto"/>
        <w:jc w:val="both"/>
        <w:rPr>
          <w:rFonts w:ascii="Book Antiqua" w:hAnsi="Book Antiqua"/>
        </w:rPr>
      </w:pPr>
    </w:p>
    <w:p w14:paraId="22F54B11" w14:textId="2C2BC198" w:rsidR="00E85B5A" w:rsidRPr="00887A71" w:rsidRDefault="00284EA0" w:rsidP="00887A71">
      <w:pPr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t>P-Reviewer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Ennab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RM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S-Editor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Zhang</w:t>
      </w:r>
      <w:r w:rsidR="00665075" w:rsidRPr="00887A71">
        <w:rPr>
          <w:rFonts w:ascii="Book Antiqua" w:eastAsia="Book Antiqua" w:hAnsi="Book Antiqua" w:cs="Book Antiqua"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color w:val="000000"/>
        </w:rPr>
        <w:t>H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481AD1" w:rsidRPr="00887A71">
        <w:rPr>
          <w:rFonts w:ascii="Book Antiqua" w:eastAsia="Book Antiqua" w:hAnsi="Book Antiqua" w:cs="Book Antiqua"/>
          <w:b/>
          <w:color w:val="000000"/>
        </w:rPr>
        <w:t>L-Editor:</w:t>
      </w:r>
      <w:r w:rsidR="005F33CA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5F33CA" w:rsidRPr="00887A71">
        <w:rPr>
          <w:rFonts w:ascii="Book Antiqua" w:eastAsia="Book Antiqua" w:hAnsi="Book Antiqua" w:cs="Book Antiqua"/>
          <w:bCs/>
          <w:color w:val="000000"/>
        </w:rPr>
        <w:t>Filipodia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887A71">
        <w:rPr>
          <w:rFonts w:ascii="Book Antiqua" w:eastAsia="Book Antiqua" w:hAnsi="Book Antiqua" w:cs="Book Antiqua"/>
          <w:b/>
          <w:color w:val="000000"/>
        </w:rPr>
        <w:t>P-Editor:</w:t>
      </w:r>
      <w:r w:rsidR="00665075" w:rsidRPr="00887A71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3E34D5" w:rsidRPr="003E34D5">
        <w:rPr>
          <w:rFonts w:ascii="Book Antiqua" w:eastAsia="Book Antiqua" w:hAnsi="Book Antiqua" w:cs="Book Antiqua"/>
          <w:color w:val="000000"/>
        </w:rPr>
        <w:t>Xing YX</w:t>
      </w:r>
    </w:p>
    <w:p w14:paraId="374D7F2D" w14:textId="7223CEFB" w:rsidR="00A77B3E" w:rsidRPr="00887A71" w:rsidRDefault="00E85B5A" w:rsidP="00887A71">
      <w:pPr>
        <w:spacing w:line="360" w:lineRule="auto"/>
        <w:jc w:val="both"/>
        <w:rPr>
          <w:rFonts w:ascii="Book Antiqua" w:hAnsi="Book Antiqua" w:cs="Book Antiqua"/>
          <w:b/>
          <w:color w:val="000000"/>
          <w:lang w:eastAsia="zh-CN"/>
        </w:rPr>
      </w:pPr>
      <w:r w:rsidRPr="00887A71">
        <w:rPr>
          <w:rFonts w:ascii="Book Antiqua" w:eastAsia="Book Antiqua" w:hAnsi="Book Antiqua" w:cs="Book Antiqua"/>
          <w:b/>
          <w:color w:val="000000"/>
        </w:rPr>
        <w:br w:type="page"/>
      </w:r>
      <w:r w:rsidRPr="00887A71">
        <w:rPr>
          <w:rFonts w:ascii="Book Antiqua" w:hAnsi="Book Antiqua" w:cs="Book Antiqua"/>
          <w:b/>
          <w:color w:val="000000"/>
          <w:lang w:eastAsia="zh-CN"/>
        </w:rPr>
        <w:t>Figure</w:t>
      </w:r>
      <w:r w:rsidR="00665075" w:rsidRPr="00887A71">
        <w:rPr>
          <w:rFonts w:ascii="Book Antiqua" w:hAnsi="Book Antiqua" w:cs="Book Antiqua"/>
          <w:b/>
          <w:color w:val="000000"/>
          <w:lang w:eastAsia="zh-CN"/>
        </w:rPr>
        <w:t xml:space="preserve"> </w:t>
      </w:r>
      <w:r w:rsidR="001333F0" w:rsidRPr="00887A71">
        <w:rPr>
          <w:rFonts w:ascii="Book Antiqua" w:hAnsi="Book Antiqua" w:cs="Book Antiqua"/>
          <w:b/>
          <w:color w:val="000000"/>
          <w:lang w:eastAsia="zh-CN"/>
        </w:rPr>
        <w:t>L</w:t>
      </w:r>
      <w:r w:rsidRPr="00887A71">
        <w:rPr>
          <w:rFonts w:ascii="Book Antiqua" w:hAnsi="Book Antiqua" w:cs="Book Antiqua"/>
          <w:b/>
          <w:color w:val="000000"/>
          <w:lang w:eastAsia="zh-CN"/>
        </w:rPr>
        <w:t>egends</w:t>
      </w:r>
    </w:p>
    <w:p w14:paraId="3314BD70" w14:textId="77777777" w:rsidR="00E85B5A" w:rsidRPr="00887A71" w:rsidRDefault="008A32EF" w:rsidP="00887A71">
      <w:pPr>
        <w:spacing w:line="360" w:lineRule="auto"/>
        <w:jc w:val="both"/>
        <w:rPr>
          <w:rFonts w:ascii="Book Antiqua" w:hAnsi="Book Antiqua"/>
          <w:lang w:eastAsia="zh-CN"/>
        </w:rPr>
      </w:pPr>
      <w:r w:rsidRPr="00887A71">
        <w:rPr>
          <w:rFonts w:ascii="Book Antiqua" w:hAnsi="Book Antiqua"/>
          <w:noProof/>
          <w:lang w:eastAsia="zh-CN"/>
        </w:rPr>
        <w:drawing>
          <wp:inline distT="0" distB="0" distL="0" distR="0" wp14:anchorId="3A283391" wp14:editId="334F1ED0">
            <wp:extent cx="5257800" cy="5883524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8554" cy="588436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5E5E48" w14:textId="5FD9D5EC" w:rsidR="008A32EF" w:rsidRPr="00887A71" w:rsidRDefault="00DC68AD" w:rsidP="00887A7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</w:pPr>
      <w:bookmarkStart w:id="111" w:name="OLE_LINK105"/>
      <w:bookmarkStart w:id="112" w:name="OLE_LINK106"/>
      <w:r w:rsidRPr="00887A71">
        <w:rPr>
          <w:rFonts w:ascii="Book Antiqua" w:hAnsi="Book Antiqua"/>
          <w:b/>
          <w:lang w:eastAsia="zh-CN"/>
        </w:rPr>
        <w:t>Figure</w:t>
      </w:r>
      <w:r w:rsidR="00665075" w:rsidRPr="00887A71">
        <w:rPr>
          <w:rFonts w:ascii="Book Antiqua" w:hAnsi="Book Antiqua"/>
          <w:b/>
          <w:lang w:eastAsia="zh-CN"/>
        </w:rPr>
        <w:t xml:space="preserve"> </w:t>
      </w:r>
      <w:r w:rsidRPr="00887A71">
        <w:rPr>
          <w:rFonts w:ascii="Book Antiqua" w:hAnsi="Book Antiqua"/>
          <w:b/>
          <w:lang w:eastAsia="zh-CN"/>
        </w:rPr>
        <w:t>1</w:t>
      </w:r>
      <w:r w:rsidR="00665075" w:rsidRPr="00887A71">
        <w:rPr>
          <w:rFonts w:ascii="Book Antiqua" w:hAnsi="Book Antiqua"/>
          <w:b/>
          <w:lang w:eastAsia="zh-CN"/>
        </w:rPr>
        <w:t xml:space="preserve"> </w:t>
      </w:r>
      <w:r w:rsidR="00E748DC" w:rsidRPr="00887A71">
        <w:rPr>
          <w:rFonts w:ascii="Book Antiqua" w:hAnsi="Book Antiqua"/>
          <w:b/>
          <w:lang w:eastAsia="zh-CN"/>
        </w:rPr>
        <w:t>PRISMA</w:t>
      </w:r>
      <w:r w:rsidR="00665075" w:rsidRPr="00887A71">
        <w:rPr>
          <w:rFonts w:ascii="Book Antiqua" w:hAnsi="Book Antiqua"/>
          <w:b/>
          <w:lang w:eastAsia="zh-CN"/>
        </w:rPr>
        <w:t xml:space="preserve"> </w:t>
      </w:r>
      <w:r w:rsidR="00E748DC" w:rsidRPr="00887A71">
        <w:rPr>
          <w:rFonts w:ascii="Book Antiqua" w:hAnsi="Book Antiqua"/>
          <w:b/>
          <w:lang w:eastAsia="zh-CN"/>
        </w:rPr>
        <w:t>flowsheet</w:t>
      </w:r>
      <w:r w:rsidR="00D96E3A" w:rsidRPr="00887A71">
        <w:rPr>
          <w:rFonts w:ascii="Book Antiqua" w:hAnsi="Book Antiqua"/>
          <w:b/>
          <w:lang w:eastAsia="zh-CN"/>
        </w:rPr>
        <w:t>.</w:t>
      </w:r>
    </w:p>
    <w:p w14:paraId="7340EE54" w14:textId="77777777" w:rsidR="00D96E3A" w:rsidRPr="00887A71" w:rsidRDefault="00D96E3A" w:rsidP="00887A71">
      <w:pPr>
        <w:adjustRightInd w:val="0"/>
        <w:snapToGrid w:val="0"/>
        <w:spacing w:line="360" w:lineRule="auto"/>
        <w:jc w:val="both"/>
        <w:rPr>
          <w:rFonts w:ascii="Book Antiqua" w:hAnsi="Book Antiqua"/>
          <w:b/>
          <w:lang w:eastAsia="zh-CN"/>
        </w:rPr>
        <w:sectPr w:rsidR="00D96E3A" w:rsidRPr="00887A71" w:rsidSect="008A32EF">
          <w:pgSz w:w="12240" w:h="15840"/>
          <w:pgMar w:top="1440" w:right="1440" w:bottom="1440" w:left="1440" w:header="709" w:footer="709" w:gutter="0"/>
          <w:cols w:space="708"/>
          <w:docGrid w:linePitch="360"/>
        </w:sectPr>
      </w:pPr>
    </w:p>
    <w:bookmarkEnd w:id="111"/>
    <w:bookmarkEnd w:id="112"/>
    <w:p w14:paraId="5DF79E1D" w14:textId="4820054A" w:rsidR="009A5B2E" w:rsidRPr="00887A71" w:rsidRDefault="00C34FE2" w:rsidP="00887A71">
      <w:pPr>
        <w:spacing w:line="360" w:lineRule="auto"/>
        <w:jc w:val="both"/>
        <w:rPr>
          <w:rFonts w:ascii="Book Antiqua" w:hAnsi="Book Antiqua" w:cstheme="minorHAnsi"/>
          <w:b/>
          <w:bCs/>
          <w:color w:val="000000" w:themeColor="text1"/>
          <w:lang w:eastAsia="zh-CN"/>
        </w:rPr>
      </w:pPr>
      <w:r w:rsidRPr="00887A71">
        <w:rPr>
          <w:rFonts w:ascii="Book Antiqua" w:hAnsi="Book Antiqua" w:cstheme="minorHAnsi"/>
          <w:b/>
          <w:bCs/>
          <w:color w:val="000000" w:themeColor="text1"/>
        </w:rPr>
        <w:t>Table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1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Reported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cases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of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mesenteric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ischem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ia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in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coronavirus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</w:rPr>
        <w:t>2019</w:t>
      </w:r>
      <w:r w:rsidR="00665075" w:rsidRPr="00887A71">
        <w:rPr>
          <w:rFonts w:ascii="Book Antiqua" w:hAnsi="Book Antiqua" w:cstheme="minorHAnsi"/>
          <w:b/>
          <w:bCs/>
          <w:color w:val="000000" w:themeColor="text1"/>
        </w:rPr>
        <w:t xml:space="preserve"> </w:t>
      </w:r>
      <w:r w:rsidRPr="00887A71">
        <w:rPr>
          <w:rFonts w:ascii="Book Antiqua" w:hAnsi="Book Antiqua" w:cstheme="minorHAnsi"/>
          <w:b/>
          <w:bCs/>
          <w:color w:val="000000" w:themeColor="text1"/>
          <w:lang w:eastAsia="zh-CN"/>
        </w:rPr>
        <w:t>p</w:t>
      </w:r>
      <w:r w:rsidR="00EB06F2" w:rsidRPr="00887A71">
        <w:rPr>
          <w:rFonts w:ascii="Book Antiqua" w:hAnsi="Book Antiqua" w:cstheme="minorHAnsi"/>
          <w:b/>
          <w:bCs/>
          <w:color w:val="000000" w:themeColor="text1"/>
        </w:rPr>
        <w:t>atients</w:t>
      </w:r>
    </w:p>
    <w:tbl>
      <w:tblPr>
        <w:tblStyle w:val="ac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68"/>
        <w:gridCol w:w="1275"/>
        <w:gridCol w:w="1276"/>
        <w:gridCol w:w="1276"/>
        <w:gridCol w:w="1134"/>
        <w:gridCol w:w="709"/>
        <w:gridCol w:w="1559"/>
        <w:gridCol w:w="1347"/>
        <w:gridCol w:w="1771"/>
        <w:gridCol w:w="1161"/>
      </w:tblGrid>
      <w:tr w:rsidR="009951CC" w:rsidRPr="00887A71" w14:paraId="2ADFFFF4" w14:textId="77777777" w:rsidTr="00D8706B"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14:paraId="37363ACB" w14:textId="03291BA5" w:rsidR="009951CC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theme="minorHAnsi"/>
                <w:b/>
                <w:bCs/>
                <w:lang w:eastAsia="zh-CN"/>
              </w:rPr>
            </w:pPr>
            <w:r w:rsidRPr="00887A71">
              <w:rPr>
                <w:rFonts w:ascii="Book Antiqua" w:eastAsiaTheme="minorEastAsia" w:hAnsi="Book Antiqua" w:cstheme="minorHAnsi"/>
                <w:b/>
                <w:bCs/>
                <w:lang w:eastAsia="zh-CN"/>
              </w:rPr>
              <w:t>Ref.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367A3D96" w14:textId="4A6D288B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Date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of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publication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A99740B" w14:textId="4A45F7B5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Country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C058796" w14:textId="201AA30B" w:rsidR="009951CC" w:rsidRPr="00887A71" w:rsidRDefault="00775F5A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No.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eastAsiaTheme="minorEastAsia" w:hAnsi="Book Antiqua" w:cstheme="minorHAnsi"/>
                <w:b/>
                <w:bCs/>
                <w:lang w:eastAsia="zh-CN"/>
              </w:rPr>
              <w:t>o</w:t>
            </w:r>
            <w:r w:rsidR="00490226" w:rsidRPr="00887A71">
              <w:rPr>
                <w:rFonts w:ascii="Book Antiqua" w:hAnsi="Book Antiqua" w:cstheme="minorHAnsi"/>
                <w:b/>
                <w:bCs/>
              </w:rPr>
              <w:t>f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="00490226" w:rsidRPr="00887A71">
              <w:rPr>
                <w:rFonts w:ascii="Book Antiqua" w:hAnsi="Book Antiqua" w:cstheme="minorHAnsi"/>
                <w:b/>
                <w:bCs/>
              </w:rPr>
              <w:t>patient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3B2F6B2C" w14:textId="6699971A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Gender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14:paraId="252F3D1F" w14:textId="0AFB18C7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Age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20488257" w14:textId="01B9CF7A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Comorbidities</w:t>
            </w:r>
          </w:p>
        </w:tc>
        <w:tc>
          <w:tcPr>
            <w:tcW w:w="1347" w:type="dxa"/>
            <w:tcBorders>
              <w:top w:val="single" w:sz="4" w:space="0" w:color="auto"/>
              <w:bottom w:val="single" w:sz="4" w:space="0" w:color="auto"/>
            </w:tcBorders>
          </w:tcPr>
          <w:p w14:paraId="18BD004D" w14:textId="4BB4A9E6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Modality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used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for</w:t>
            </w:r>
            <w:r w:rsidR="00665075" w:rsidRPr="00887A71">
              <w:rPr>
                <w:rFonts w:ascii="Book Antiqua" w:hAnsi="Book Antiqua" w:cstheme="minorHAnsi"/>
                <w:b/>
                <w:bCs/>
              </w:rPr>
              <w:t xml:space="preserve"> </w:t>
            </w:r>
            <w:r w:rsidRPr="00887A71">
              <w:rPr>
                <w:rFonts w:ascii="Book Antiqua" w:hAnsi="Book Antiqua" w:cstheme="minorHAnsi"/>
                <w:b/>
                <w:bCs/>
              </w:rPr>
              <w:t>diagnosis</w:t>
            </w:r>
          </w:p>
        </w:tc>
        <w:tc>
          <w:tcPr>
            <w:tcW w:w="1771" w:type="dxa"/>
            <w:tcBorders>
              <w:top w:val="single" w:sz="4" w:space="0" w:color="auto"/>
              <w:bottom w:val="single" w:sz="4" w:space="0" w:color="auto"/>
            </w:tcBorders>
          </w:tcPr>
          <w:p w14:paraId="25C14265" w14:textId="58D2902A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Intervention</w:t>
            </w:r>
          </w:p>
        </w:tc>
        <w:tc>
          <w:tcPr>
            <w:tcW w:w="1161" w:type="dxa"/>
            <w:tcBorders>
              <w:top w:val="single" w:sz="4" w:space="0" w:color="auto"/>
              <w:bottom w:val="single" w:sz="4" w:space="0" w:color="auto"/>
            </w:tcBorders>
          </w:tcPr>
          <w:p w14:paraId="021CEDEB" w14:textId="6E61C0FF" w:rsidR="009951CC" w:rsidRPr="00887A71" w:rsidRDefault="00490226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theme="minorHAnsi"/>
                <w:b/>
                <w:bCs/>
              </w:rPr>
            </w:pPr>
            <w:r w:rsidRPr="00887A71">
              <w:rPr>
                <w:rFonts w:ascii="Book Antiqua" w:hAnsi="Book Antiqua" w:cstheme="minorHAnsi"/>
                <w:b/>
                <w:bCs/>
              </w:rPr>
              <w:t>Outcome</w:t>
            </w:r>
          </w:p>
        </w:tc>
      </w:tr>
      <w:tr w:rsidR="00273063" w:rsidRPr="00887A71" w14:paraId="185D9E2B" w14:textId="77777777" w:rsidTr="00D8706B">
        <w:tc>
          <w:tcPr>
            <w:tcW w:w="1668" w:type="dxa"/>
            <w:tcBorders>
              <w:top w:val="single" w:sz="4" w:space="0" w:color="auto"/>
            </w:tcBorders>
          </w:tcPr>
          <w:p w14:paraId="6E6AF43B" w14:textId="38ECFD7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  <w:lang w:eastAsia="zh-CN"/>
              </w:rPr>
              <w:t>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eccar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L&lt;/Author&gt;&lt;Year&gt;2020&lt;/Year&gt;&lt;RecNum&gt;5&lt;/RecNum&gt;&lt;DisplayText&gt;&lt;style face="superscript"&gt;[5]&lt;/style&gt;&lt;/DisplayText&gt;&lt;record&gt;&lt;rec-number&gt;5&lt;/rec-number&gt;&lt;foreign-keys&gt;&lt;key app="EN" db-id="0zv90dpecfp553efd24vp9v45rz2t500d2zd" timestamp="1608279646"&gt;5&lt;/key&gt;&lt;/foreign-keys&gt;&lt;ref-type name="Journal Article"&gt;17&lt;/ref-type&gt;&lt;contributors&gt;&lt;authors&gt;&lt;author&gt;A. Beccara L&lt;/author&gt;&lt;author&gt;Pacioni, C.&lt;/author&gt;&lt;author&gt;Ponton, S.&lt;/author&gt;&lt;author&gt;Francavilla, S.&lt;/author&gt;&lt;author&gt;Cuzzoli, A.&lt;/author&gt;&lt;/authors&gt;&lt;/contributors&gt;&lt;auth-address&gt;Emergency Department, ASST di Cremona, Cremona, Italy.&lt;/auth-address&gt;&lt;titles&gt;&lt;title&gt;Arterial Mesenteric Thrombosis as a Complication of SARS-CoV-2 Infection&lt;/title&gt;&lt;secondary-title&gt;Eur J Case Rep Intern Med&lt;/secondary-title&gt;&lt;alt-title&gt;European journal of case reports in internal medicine&lt;/alt-title&gt;&lt;/titles&gt;&lt;periodical&gt;&lt;full-title&gt;Eur J Case Rep Intern Med&lt;/full-title&gt;&lt;abbr-1&gt;European journal of case reports in internal medicine&lt;/abbr-1&gt;&lt;/periodical&gt;&lt;alt-periodical&gt;&lt;full-title&gt;Eur J Case Rep Intern Med&lt;/full-title&gt;&lt;abbr-1&gt;European journal of case reports in internal medicine&lt;/abbr-1&gt;&lt;/alt-periodical&gt;&lt;pages&gt;001690&lt;/pages&gt;&lt;volume&gt;7&lt;/volume&gt;&lt;number&gt;5&lt;/number&gt;&lt;edition&gt;2020/05/14&lt;/edition&gt;&lt;keywords&gt;&lt;keyword&gt;Covid-19&lt;/keyword&gt;&lt;keyword&gt;Mesenteric thrombosis&lt;/keyword&gt;&lt;keyword&gt;abdominal pain&lt;/keyword&gt;&lt;/keywords&gt;&lt;dates&gt;&lt;year&gt;2020&lt;/year&gt;&lt;/dates&gt;&lt;isbn&gt;2284-2594&lt;/isbn&gt;&lt;accession-num&gt;32399456&lt;/accession-num&gt;&lt;urls&gt;&lt;/urls&gt;&lt;custom2&gt;PMC7213834&lt;/custom2&gt;&lt;electronic-resource-num&gt;10.12890/2020_001690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6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8285BF2" w14:textId="1C5C108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pril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30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F5C049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828FF1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7CF780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14:paraId="3D3BF6B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2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407391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  <w:tcBorders>
              <w:top w:val="single" w:sz="4" w:space="0" w:color="auto"/>
            </w:tcBorders>
          </w:tcPr>
          <w:p w14:paraId="2CA109D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  <w:tcBorders>
              <w:top w:val="single" w:sz="4" w:space="0" w:color="auto"/>
            </w:tcBorders>
          </w:tcPr>
          <w:p w14:paraId="3902E44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  <w:tcBorders>
              <w:top w:val="single" w:sz="4" w:space="0" w:color="auto"/>
            </w:tcBorders>
          </w:tcPr>
          <w:p w14:paraId="3EFD597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41A2609F" w14:textId="77777777" w:rsidTr="00D8706B">
        <w:tc>
          <w:tcPr>
            <w:tcW w:w="1668" w:type="dxa"/>
          </w:tcPr>
          <w:p w14:paraId="5A89A818" w14:textId="34030E60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gna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JZ25hdDwvQXV0aG9yPjxZZWFyPjIwMjA8L1llYXI+PFJl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JZ25hdDwvQXV0aG9yPjxZZWFyPjIwMjA8L1llYXI+PFJl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2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6E027DB4" w14:textId="10D53ED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4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709D4C3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5D80B98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</w:t>
            </w:r>
          </w:p>
        </w:tc>
        <w:tc>
          <w:tcPr>
            <w:tcW w:w="1134" w:type="dxa"/>
          </w:tcPr>
          <w:p w14:paraId="2E5B80F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07701BD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8</w:t>
            </w:r>
          </w:p>
        </w:tc>
        <w:tc>
          <w:tcPr>
            <w:tcW w:w="1559" w:type="dxa"/>
          </w:tcPr>
          <w:p w14:paraId="72E7D35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42A406E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9A9924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695D76C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84F0CC7" w14:textId="77777777" w:rsidTr="00D8706B">
        <w:tc>
          <w:tcPr>
            <w:tcW w:w="1668" w:type="dxa"/>
          </w:tcPr>
          <w:p w14:paraId="0D6193A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736AF42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924EDE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48C8B02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61BC40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023D23C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6</w:t>
            </w:r>
          </w:p>
        </w:tc>
        <w:tc>
          <w:tcPr>
            <w:tcW w:w="1559" w:type="dxa"/>
          </w:tcPr>
          <w:p w14:paraId="7E926933" w14:textId="6E1F5CA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51DAB68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4E9A14B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81993F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76A0C7F9" w14:textId="77777777" w:rsidTr="00D8706B">
        <w:tc>
          <w:tcPr>
            <w:tcW w:w="1668" w:type="dxa"/>
          </w:tcPr>
          <w:p w14:paraId="6BAA0D2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75C7695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7E21C05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FDBD1C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F0C480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533914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7</w:t>
            </w:r>
          </w:p>
        </w:tc>
        <w:tc>
          <w:tcPr>
            <w:tcW w:w="1559" w:type="dxa"/>
          </w:tcPr>
          <w:p w14:paraId="56582F3F" w14:textId="3503AD9E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ardiac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transplant</w:t>
            </w:r>
          </w:p>
        </w:tc>
        <w:tc>
          <w:tcPr>
            <w:tcW w:w="1347" w:type="dxa"/>
          </w:tcPr>
          <w:p w14:paraId="10196C6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A60E0E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1A088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84624E" w:rsidRPr="00887A71" w14:paraId="51CC0199" w14:textId="77777777" w:rsidTr="00D8706B">
        <w:tc>
          <w:tcPr>
            <w:tcW w:w="1668" w:type="dxa"/>
          </w:tcPr>
          <w:p w14:paraId="11248DE0" w14:textId="4E71789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elms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IZWxtczwvQXV0aG9yPjxZZWFyPjIwMjA8L1llYXI+PFJl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IZWxtczwvQXV0aG9yPjxZZWFyPjIwMjA8L1llYXI+PFJl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3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2638BF0" w14:textId="6819A42C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4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7FFC4D8D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0D38127C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B29E70E" w14:textId="5515488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709" w:type="dxa"/>
          </w:tcPr>
          <w:p w14:paraId="5191CCEA" w14:textId="7695DF9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616F1C20" w14:textId="392009E9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7E96DFC6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7D139B33" w14:textId="492739B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161" w:type="dxa"/>
          </w:tcPr>
          <w:p w14:paraId="7435DF7F" w14:textId="34657520" w:rsidR="0084624E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32DDA3A7" w14:textId="77777777" w:rsidTr="00D8706B">
        <w:tc>
          <w:tcPr>
            <w:tcW w:w="1668" w:type="dxa"/>
          </w:tcPr>
          <w:p w14:paraId="1A662B2B" w14:textId="4F2DB40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ari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Farina&lt;/Author&gt;&lt;Year&gt;2020&lt;/Year&gt;&lt;RecNum&gt;11&lt;/RecNum&gt;&lt;DisplayText&gt;&lt;style face="superscript"&gt;[11]&lt;/style&gt;&lt;/DisplayText&gt;&lt;record&gt;&lt;rec-number&gt;11&lt;/rec-number&gt;&lt;foreign-keys&gt;&lt;key app="EN" db-id="0zv90dpecfp553efd24vp9v45rz2t500d2zd" timestamp="1608280829"&gt;11&lt;/key&gt;&lt;/foreign-keys&gt;&lt;ref-type name="Journal Article"&gt;17&lt;/ref-type&gt;&lt;contributors&gt;&lt;authors&gt;&lt;author&gt;Farina, D.&lt;/author&gt;&lt;author&gt;Rondi, P.&lt;/author&gt;&lt;author&gt;Botturi, E.&lt;/author&gt;&lt;author&gt;Renzulli, M.&lt;/author&gt;&lt;author&gt;Borghesi, A.&lt;/author&gt;&lt;author&gt;Guelfi, D.&lt;/author&gt;&lt;author&gt;Ravanelli, M.&lt;/author&gt;&lt;/authors&gt;&lt;/contributors&gt;&lt;auth-address&gt;Department of Medical and Surgical Specialties, Radiological Sciences, and Public Health, University of Brescia, Brescia, Italy.&amp;#xD;Radiology Unit 2, ASST Spedali Civili Brescia, Brescia, Italy.&amp;#xD;Department of Experimental, Diagnostic and Specialty Medicine, Sant&amp;apos;Orsola Hospital, University of Bologna, Bologna, Italy.&amp;#xD;Emergency Unit, ASST Spedali Civili Brescia, Brescia, Italy.&lt;/auth-address&gt;&lt;titles&gt;&lt;title&gt;Gastrointestinal: Bowel ischemia in a suspected coronavirus disease (COVID-19) patient&lt;/title&gt;&lt;secondary-title&gt;J Gastroenterol Hepatol&lt;/secondary-title&gt;&lt;alt-title&gt;Journal of gastroenterology and hepatology&lt;/alt-title&gt;&lt;/titles&gt;&lt;periodical&gt;&lt;full-title&gt;J Gastroenterol Hepatol&lt;/full-title&gt;&lt;abbr-1&gt;Journal of gastroenterology and hepatology&lt;/abbr-1&gt;&lt;/periodical&gt;&lt;alt-periodical&gt;&lt;full-title&gt;J Gastroenterol Hepatol&lt;/full-title&gt;&lt;abbr-1&gt;Journal of gastroenterology and hepatology&lt;/abbr-1&gt;&lt;/alt-periodical&gt;&lt;edition&gt;2020/05/26&lt;/edition&gt;&lt;dates&gt;&lt;year&gt;2020&lt;/year&gt;&lt;pub-dates&gt;&lt;date&gt;May 25&lt;/date&gt;&lt;/pub-dates&gt;&lt;/dates&gt;&lt;isbn&gt;0815-9319 (Print)&amp;#xD;0815-9319&lt;/isbn&gt;&lt;accession-num&gt;32450607&lt;/accession-num&gt;&lt;urls&gt;&lt;/urls&gt;&lt;custom2&gt;PMC7283717&lt;/custom2&gt;&lt;electronic-resource-num&gt;10.1111/jgh.15094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4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C92C944" w14:textId="0F9FC712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06401BD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647883F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7E6B361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206829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0</w:t>
            </w:r>
          </w:p>
        </w:tc>
        <w:tc>
          <w:tcPr>
            <w:tcW w:w="1559" w:type="dxa"/>
          </w:tcPr>
          <w:p w14:paraId="7ECBE4B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6F11496B" w14:textId="6A504D55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053A761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nservative</w:t>
            </w:r>
          </w:p>
        </w:tc>
        <w:tc>
          <w:tcPr>
            <w:tcW w:w="1161" w:type="dxa"/>
          </w:tcPr>
          <w:p w14:paraId="2ED16A0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0274117A" w14:textId="77777777" w:rsidTr="00D8706B">
        <w:tc>
          <w:tcPr>
            <w:tcW w:w="1668" w:type="dxa"/>
          </w:tcPr>
          <w:p w14:paraId="7BDC02F9" w14:textId="74A08987" w:rsidR="009951CC" w:rsidRPr="00887A71" w:rsidRDefault="00AF7DA4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hyperlink r:id="rId10" w:history="1">
              <w:r w:rsidR="009951CC" w:rsidRPr="00887A71">
                <w:rPr>
                  <w:rFonts w:ascii="Book Antiqua" w:hAnsi="Book Antiqua" w:cs="Calibri Light"/>
                </w:rPr>
                <w:t>Azouz</w:t>
              </w:r>
            </w:hyperlink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9951CC"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="009951CC" w:rsidRPr="00887A71">
              <w:rPr>
                <w:rFonts w:ascii="Book Antiqua" w:hAnsi="Book Antiqua" w:cs="Calibri Light"/>
                <w:i/>
              </w:rPr>
              <w:t>al</w:t>
            </w:r>
            <w:r w:rsidR="009951CC"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Bem91ejwvQXV0aG9yPjxZZWFyPjIwMjA8L1llYXI+PFJl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</w:fldData>
              </w:fldChar>
            </w:r>
            <w:r w:rsidR="009951CC"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="009951CC"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Bem91ejwvQXV0aG9yPjxZZWFyPjIwMjA8L1llYXI+PFJl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</w:fldData>
              </w:fldChar>
            </w:r>
            <w:r w:rsidR="009951CC"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="009951CC" w:rsidRPr="00887A71">
              <w:rPr>
                <w:rFonts w:ascii="Book Antiqua" w:hAnsi="Book Antiqua" w:cs="Calibri Light"/>
              </w:rPr>
            </w:r>
            <w:r w:rsidR="009951CC" w:rsidRPr="00887A71">
              <w:rPr>
                <w:rFonts w:ascii="Book Antiqua" w:hAnsi="Book Antiqua" w:cs="Calibri Light"/>
              </w:rPr>
              <w:fldChar w:fldCharType="end"/>
            </w:r>
            <w:r w:rsidR="009951CC" w:rsidRPr="00887A71">
              <w:rPr>
                <w:rFonts w:ascii="Book Antiqua" w:hAnsi="Book Antiqua" w:cs="Calibri Light"/>
              </w:rPr>
            </w:r>
            <w:r w:rsidR="009951CC" w:rsidRPr="00887A71">
              <w:rPr>
                <w:rFonts w:ascii="Book Antiqua" w:hAnsi="Book Antiqua" w:cs="Calibri Light"/>
              </w:rPr>
              <w:fldChar w:fldCharType="separate"/>
            </w:r>
            <w:r w:rsidR="009951CC"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="009951CC" w:rsidRPr="00887A71">
              <w:rPr>
                <w:rFonts w:ascii="Book Antiqua" w:hAnsi="Book Antiqua" w:cs="Calibri Light"/>
                <w:vertAlign w:val="superscript"/>
                <w:lang w:eastAsia="zh-CN"/>
              </w:rPr>
              <w:t>25</w:t>
            </w:r>
            <w:r w:rsidR="009951CC"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="009951CC"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26B0B55" w14:textId="341B170D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1F9EA5E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244F699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15924AB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284993F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6</w:t>
            </w:r>
          </w:p>
        </w:tc>
        <w:tc>
          <w:tcPr>
            <w:tcW w:w="1559" w:type="dxa"/>
          </w:tcPr>
          <w:p w14:paraId="29BF499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2A78242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5E0F489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B6024E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63C37A8A" w14:textId="77777777" w:rsidTr="00D8706B">
        <w:tc>
          <w:tcPr>
            <w:tcW w:w="1668" w:type="dxa"/>
          </w:tcPr>
          <w:p w14:paraId="39CF3635" w14:textId="51FEB600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Vulliam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WdWxsaWFteTwvQXV0aG9yPjxZZWFyPjIwMjA8L1llYXI+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WdWxsaWFteTwvQXV0aG9yPjxZZWFyPjIwMjA8L1llYXI+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6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D5F74A2" w14:textId="31C7F1C0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12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320A527B" w14:textId="275E1EB2" w:rsidR="009951CC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Calibri Light"/>
                <w:lang w:eastAsia="zh-CN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9951CC" w:rsidRPr="00887A71">
              <w:rPr>
                <w:rFonts w:ascii="Book Antiqua" w:hAnsi="Book Antiqua" w:cs="Calibri Light"/>
              </w:rPr>
              <w:t>K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ingdom</w:t>
            </w:r>
          </w:p>
        </w:tc>
        <w:tc>
          <w:tcPr>
            <w:tcW w:w="1276" w:type="dxa"/>
          </w:tcPr>
          <w:p w14:paraId="510AF42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2C4644B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EC7805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5</w:t>
            </w:r>
          </w:p>
        </w:tc>
        <w:tc>
          <w:tcPr>
            <w:tcW w:w="1559" w:type="dxa"/>
          </w:tcPr>
          <w:p w14:paraId="6694661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661D9FA7" w14:textId="0F21757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hest/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linical</w:t>
            </w:r>
          </w:p>
        </w:tc>
        <w:tc>
          <w:tcPr>
            <w:tcW w:w="1771" w:type="dxa"/>
          </w:tcPr>
          <w:p w14:paraId="1982A9F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44BEB8C7" w14:textId="62749E68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3224C0A9" w14:textId="77777777" w:rsidTr="00D8706B">
        <w:tc>
          <w:tcPr>
            <w:tcW w:w="1668" w:type="dxa"/>
          </w:tcPr>
          <w:p w14:paraId="5D40EE93" w14:textId="21AE3B2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issé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Fraissé&lt;/Author&gt;&lt;Year&gt;2020&lt;/Year&gt;&lt;RecNum&gt;14&lt;/RecNum&gt;&lt;DisplayText&gt;&lt;style face="superscript"&gt;[14]&lt;/style&gt;&lt;/DisplayText&gt;&lt;record&gt;&lt;rec-number&gt;14&lt;/rec-number&gt;&lt;foreign-keys&gt;&lt;key app="EN" db-id="0zv90dpecfp553efd24vp9v45rz2t500d2zd" timestamp="1608281035"&gt;14&lt;/key&gt;&lt;/foreign-keys&gt;&lt;ref-type name="Journal Article"&gt;17&lt;/ref-type&gt;&lt;contributors&gt;&lt;authors&gt;&lt;author&gt;Fraissé, Megan&lt;/author&gt;&lt;author&gt;Logre, Elsa&lt;/author&gt;&lt;author&gt;Pajot, Olivier&lt;/author&gt;&lt;author&gt;Mentec, Hervé&lt;/author&gt;&lt;author&gt;Plantefève, Gaëtan&lt;/author&gt;&lt;author&gt;Contou, Damien&lt;/author&gt;&lt;/authors&gt;&lt;/contributors&gt;&lt;titles&gt;&lt;title&gt;Thrombotic and hemorrhagic events in critically ill COVID-19 patients: a French monocenter retrospective study&lt;/title&gt;&lt;secondary-title&gt;Critical Care&lt;/secondary-title&gt;&lt;/titles&gt;&lt;periodical&gt;&lt;full-title&gt;Critical Care&lt;/full-title&gt;&lt;/periodical&gt;&lt;pages&gt;275&lt;/pages&gt;&lt;volume&gt;24&lt;/volume&gt;&lt;number&gt;1&lt;/number&gt;&lt;dates&gt;&lt;year&gt;2020&lt;/year&gt;&lt;pub-dates&gt;&lt;date&gt;2020/06/02&lt;/date&gt;&lt;/pub-dates&gt;&lt;/dates&gt;&lt;isbn&gt;1364-8535&lt;/isbn&gt;&lt;urls&gt;&lt;related-urls&gt;&lt;url&gt;https://doi.org/10.1186/s13054-020-03025-y&lt;/url&gt;&lt;/related-urls&gt;&lt;/urls&gt;&lt;electronic-resource-num&gt;10.1186/s13054-020-03025-y&lt;/electronic-resource-num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7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F0D7391" w14:textId="0E44F822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,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6217464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31F12D3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</w:t>
            </w:r>
          </w:p>
        </w:tc>
        <w:tc>
          <w:tcPr>
            <w:tcW w:w="1134" w:type="dxa"/>
          </w:tcPr>
          <w:p w14:paraId="0C60CC76" w14:textId="76D6C322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709" w:type="dxa"/>
          </w:tcPr>
          <w:p w14:paraId="78907BCB" w14:textId="79F7AB09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59EA0C09" w14:textId="42CC654B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02DCA7B0" w14:textId="3DA1FB1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6619CC6C" w14:textId="38B177E6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161" w:type="dxa"/>
          </w:tcPr>
          <w:p w14:paraId="06C44200" w14:textId="534A2770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34CE939C" w14:textId="77777777" w:rsidTr="00D8706B">
        <w:tc>
          <w:tcPr>
            <w:tcW w:w="1668" w:type="dxa"/>
          </w:tcPr>
          <w:p w14:paraId="46FFD1E2" w14:textId="5C5F32D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ianco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WFuY288L0F1dGhvcj48WWVhcj4yMDIwPC9ZZWFyPjxS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WFuY288L0F1dGhvcj48WWVhcj4yMDIwPC9ZZWFyPjxS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8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F23B7AC" w14:textId="0FE64F0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6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784A22E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4F2963C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01E50F1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B80209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9</w:t>
            </w:r>
          </w:p>
        </w:tc>
        <w:tc>
          <w:tcPr>
            <w:tcW w:w="1559" w:type="dxa"/>
          </w:tcPr>
          <w:p w14:paraId="0D6E64A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5F170199" w14:textId="0477AAAF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10A5429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EF980C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3A79FDEF" w14:textId="77777777" w:rsidTr="00D8706B">
        <w:tc>
          <w:tcPr>
            <w:tcW w:w="1668" w:type="dxa"/>
          </w:tcPr>
          <w:p w14:paraId="7401936C" w14:textId="21C7D0B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o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armo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Filho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do Carmo Filho&lt;/Author&gt;&lt;Year&gt;2020&lt;/Year&gt;&lt;RecNum&gt;16&lt;/RecNum&gt;&lt;DisplayText&gt;&lt;style face="superscript"&gt;[16]&lt;/style&gt;&lt;/DisplayText&gt;&lt;record&gt;&lt;rec-number&gt;16&lt;/rec-number&gt;&lt;foreign-keys&gt;&lt;key app="EN" db-id="0zv90dpecfp553efd24vp9v45rz2t500d2zd" timestamp="1608281342"&gt;16&lt;/key&gt;&lt;/foreign-keys&gt;&lt;ref-type name="Journal Article"&gt;17&lt;/ref-type&gt;&lt;contributors&gt;&lt;authors&gt;&lt;author&gt;do Carmo Filho, Aureo&lt;/author&gt;&lt;author&gt;da Silva Cunha, Bruno&lt;/author&gt;&lt;/authors&gt;&lt;/contributors&gt;&lt;titles&gt;&lt;title&gt;Case Report–Inferior Mesenteric Vein Thrombosis and COVID-19&lt;/title&gt;&lt;/titles&gt;&lt;dates&gt;&lt;year&gt;2020&lt;/year&gt;&lt;/dates&gt;&lt;urls&gt;&lt;/urls&gt;&lt;electronic-resource-num&gt;10.20944/preprints202006.0282.v1&lt;/electronic-resource-num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29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7B818892" w14:textId="3025FBB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361507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razil</w:t>
            </w:r>
          </w:p>
        </w:tc>
        <w:tc>
          <w:tcPr>
            <w:tcW w:w="1276" w:type="dxa"/>
          </w:tcPr>
          <w:p w14:paraId="375794D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5F669E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94A972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3</w:t>
            </w:r>
          </w:p>
        </w:tc>
        <w:tc>
          <w:tcPr>
            <w:tcW w:w="1559" w:type="dxa"/>
          </w:tcPr>
          <w:p w14:paraId="4D961FF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135439C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139E10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hrombolytics</w:t>
            </w:r>
          </w:p>
        </w:tc>
        <w:tc>
          <w:tcPr>
            <w:tcW w:w="1161" w:type="dxa"/>
          </w:tcPr>
          <w:p w14:paraId="447AEA4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952BCE0" w14:textId="77777777" w:rsidTr="00D8706B">
        <w:tc>
          <w:tcPr>
            <w:tcW w:w="1668" w:type="dxa"/>
          </w:tcPr>
          <w:p w14:paraId="750F7B62" w14:textId="7468B36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itchell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Mitchell&lt;/Author&gt;&lt;Year&gt;2020&lt;/Year&gt;&lt;RecNum&gt;17&lt;/RecNum&gt;&lt;DisplayText&gt;&lt;style face="superscript"&gt;[17]&lt;/style&gt;&lt;/DisplayText&gt;&lt;record&gt;&lt;rec-number&gt;17&lt;/rec-number&gt;&lt;foreign-keys&gt;&lt;key app="EN" db-id="0zv90dpecfp553efd24vp9v45rz2t500d2zd" timestamp="1608281652"&gt;17&lt;/key&gt;&lt;/foreign-keys&gt;&lt;ref-type name="Journal Article"&gt;17&lt;/ref-type&gt;&lt;contributors&gt;&lt;authors&gt;&lt;author&gt;Mitchell, J. M.&lt;/author&gt;&lt;author&gt;Rakheja, D.&lt;/author&gt;&lt;author&gt;Gopal, P.&lt;/author&gt;&lt;/authors&gt;&lt;/contributors&gt;&lt;auth-address&gt;Department of Pathology, University of Texas Southwestern Medical Center, Dallas, Texas.&lt;/auth-address&gt;&lt;titles&gt;&lt;title&gt;SARS-CoV-2-related Hypercoagulable State Leading to Ischemic Enteritis Secondary to Superior Mesenteric Artery Thrombosis&lt;/title&gt;&lt;secondary-title&gt;Clin Gastroenterol Hepatol&lt;/secondary-title&gt;&lt;alt-title&gt;Clinical gastroenterology and hepatology : the official clinical practice journal of the American Gastroenterological Association&lt;/alt-title&gt;&lt;/titles&gt;&lt;periodical&gt;&lt;full-title&gt;Clin Gastroenterol Hepatol&lt;/full-title&gt;&lt;abbr-1&gt;Clinical gastroenterology and hepatology : the official clinical practice journal of the American Gastroenterological Association&lt;/abbr-1&gt;&lt;/periodical&gt;&lt;alt-periodical&gt;&lt;full-title&gt;Clin Gastroenterol Hepatol&lt;/full-title&gt;&lt;abbr-1&gt;Clinical gastroenterology and hepatology : the official clinical practice journal of the American Gastroenterological Association&lt;/abbr-1&gt;&lt;/alt-periodical&gt;&lt;edition&gt;2020/06/21&lt;/edition&gt;&lt;dates&gt;&lt;year&gt;2020&lt;/year&gt;&lt;pub-dates&gt;&lt;date&gt;Jun 17&lt;/date&gt;&lt;/pub-dates&gt;&lt;/dates&gt;&lt;isbn&gt;1542-3565&lt;/isbn&gt;&lt;accession-num&gt;32562891&lt;/accession-num&gt;&lt;urls&gt;&lt;/urls&gt;&lt;electronic-resource-num&gt;10.1016/j.cgh.2020.06.024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0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  <w:p w14:paraId="6DFD5C5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BCBFAED" w14:textId="63306C85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ne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4B662C0A" w14:textId="0AB6A9D3" w:rsidR="009951CC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Calibri Light"/>
                <w:lang w:eastAsia="zh-CN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29B4629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0836DE0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BEF60B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9</w:t>
            </w:r>
          </w:p>
        </w:tc>
        <w:tc>
          <w:tcPr>
            <w:tcW w:w="1559" w:type="dxa"/>
          </w:tcPr>
          <w:p w14:paraId="695F427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0684FF1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739AEA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AEE0C18" w14:textId="1B447F91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84624E" w:rsidRPr="00887A71" w14:paraId="5E0A6424" w14:textId="77777777" w:rsidTr="00D8706B">
        <w:tc>
          <w:tcPr>
            <w:tcW w:w="1668" w:type="dxa"/>
          </w:tcPr>
          <w:p w14:paraId="5624B424" w14:textId="15DA7EF4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nglish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English&lt;/Author&gt;&lt;Year&gt;2020&lt;/Year&gt;&lt;RecNum&gt;18&lt;/RecNum&gt;&lt;DisplayText&gt;&lt;style face="superscript"&gt;[18]&lt;/style&gt;&lt;/DisplayText&gt;&lt;record&gt;&lt;rec-number&gt;18&lt;/rec-number&gt;&lt;foreign-keys&gt;&lt;key app="EN" db-id="0zv90dpecfp553efd24vp9v45rz2t500d2zd" timestamp="1608282070"&gt;18&lt;/key&gt;&lt;/foreign-keys&gt;&lt;ref-type name="Journal Article"&gt;17&lt;/ref-type&gt;&lt;contributors&gt;&lt;authors&gt;&lt;author&gt;English, William&lt;/author&gt;&lt;author&gt;Banerjee, Saswata&lt;/author&gt;&lt;/authors&gt;&lt;/contributors&gt;&lt;titles&gt;&lt;title&gt;Coagulopathy and mesenteric ischaemia in severe SARS</w:instrText>
            </w:r>
            <w:r w:rsidRPr="00887A71">
              <w:rPr>
                <w:rFonts w:eastAsia="宋体"/>
              </w:rPr>
              <w:instrText>‐</w:instrText>
            </w:r>
            <w:r w:rsidRPr="00887A71">
              <w:rPr>
                <w:rFonts w:ascii="Book Antiqua" w:hAnsi="Book Antiqua" w:cs="Calibri Light"/>
              </w:rPr>
              <w:instrText>CoV</w:instrText>
            </w:r>
            <w:r w:rsidRPr="00887A71">
              <w:rPr>
                <w:rFonts w:eastAsia="宋体"/>
              </w:rPr>
              <w:instrText>‐</w:instrText>
            </w:r>
            <w:r w:rsidRPr="00887A71">
              <w:rPr>
                <w:rFonts w:ascii="Book Antiqua" w:hAnsi="Book Antiqua" w:cs="Calibri Light"/>
              </w:rPr>
              <w:instrText>2 infection&lt;/title&gt;&lt;secondary-title&gt;ANZ Journal of Surgery&lt;/secondary-title&gt;&lt;/titles&gt;&lt;periodical&gt;&lt;full-title&gt;ANZ Journal of Surgery&lt;/full-title&gt;&lt;/periodical&gt;&lt;pages&gt;1826-1826&lt;/pages&gt;&lt;volume&gt;90&lt;/volume&gt;&lt;number&gt;9&lt;/number&gt;&lt;dates&gt;&lt;year&gt;2020&lt;/year&gt;&lt;/dates&gt;&lt;isbn&gt;1445-1433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1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591FAFF4" w14:textId="5C370D30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l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12,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2FAE0C8B" w14:textId="2EA7B1DB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K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ingdom</w:t>
            </w:r>
          </w:p>
        </w:tc>
        <w:tc>
          <w:tcPr>
            <w:tcW w:w="1276" w:type="dxa"/>
          </w:tcPr>
          <w:p w14:paraId="4323EF5C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4A28578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9E73FC1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0</w:t>
            </w:r>
          </w:p>
        </w:tc>
        <w:tc>
          <w:tcPr>
            <w:tcW w:w="1559" w:type="dxa"/>
          </w:tcPr>
          <w:p w14:paraId="3785D649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247A7C13" w14:textId="712EF03E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he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linical</w:t>
            </w:r>
          </w:p>
        </w:tc>
        <w:tc>
          <w:tcPr>
            <w:tcW w:w="1771" w:type="dxa"/>
          </w:tcPr>
          <w:p w14:paraId="09F6984F" w14:textId="561445A5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ultipl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surgeries</w:t>
            </w:r>
          </w:p>
        </w:tc>
        <w:tc>
          <w:tcPr>
            <w:tcW w:w="1161" w:type="dxa"/>
          </w:tcPr>
          <w:p w14:paraId="543DB30A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84624E" w:rsidRPr="00887A71" w14:paraId="0F0D434B" w14:textId="77777777" w:rsidTr="00D8706B">
        <w:tc>
          <w:tcPr>
            <w:tcW w:w="1668" w:type="dxa"/>
          </w:tcPr>
          <w:p w14:paraId="4FB0AD4B" w14:textId="24514E41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heung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Cheung&lt;/Author&gt;&lt;Year&gt;2020&lt;/Year&gt;&lt;RecNum&gt;19&lt;/RecNum&gt;&lt;DisplayText&gt;&lt;style face="superscript"&gt;[19]&lt;/style&gt;&lt;/DisplayText&gt;&lt;record&gt;&lt;rec-number&gt;19&lt;/rec-number&gt;&lt;foreign-keys&gt;&lt;key app="EN" db-id="0zv90dpecfp553efd24vp9v45rz2t500d2zd" timestamp="1608282133"&gt;19&lt;/key&gt;&lt;/foreign-keys&gt;&lt;ref-type name="Journal Article"&gt;17&lt;/ref-type&gt;&lt;contributors&gt;&lt;authors&gt;&lt;author&gt;Cheung, Szeya&lt;/author&gt;&lt;author&gt;Quiwa, Joseph C&lt;/author&gt;&lt;author&gt;Pillai, Ajish&lt;/author&gt;&lt;author&gt;Onwu, Chuks&lt;/author&gt;&lt;author&gt;Tharayil, Zubin J&lt;/author&gt;&lt;author&gt;Gupta, Ravi&lt;/author&gt;&lt;/authors&gt;&lt;/contributors&gt;&lt;titles&gt;&lt;title&gt;Superior mesenteric artery thrombosis and acute intestinal ischemia as a consequence of COVID-19 infection&lt;/title&gt;&lt;secondary-title&gt;The American Journal of Case Reports&lt;/secondary-title&gt;&lt;/titles&gt;&lt;periodical&gt;&lt;full-title&gt;The American journal of case reports&lt;/full-title&gt;&lt;/periodical&gt;&lt;pages&gt;e925753-1&lt;/pages&gt;&lt;volume&gt;21&lt;/volume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2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7F4E585" w14:textId="5CD636BC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ly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9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20</w:t>
            </w:r>
            <w:r w:rsidRPr="00887A71">
              <w:rPr>
                <w:rFonts w:ascii="Book Antiqua" w:hAnsi="Book Antiqua" w:cs="Calibri Light"/>
              </w:rPr>
              <w:t>20</w:t>
            </w:r>
          </w:p>
        </w:tc>
        <w:tc>
          <w:tcPr>
            <w:tcW w:w="1276" w:type="dxa"/>
          </w:tcPr>
          <w:p w14:paraId="1915FFE7" w14:textId="671EDF8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7C06F98F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2A0EF71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630E8BB4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5</w:t>
            </w:r>
          </w:p>
        </w:tc>
        <w:tc>
          <w:tcPr>
            <w:tcW w:w="1559" w:type="dxa"/>
          </w:tcPr>
          <w:p w14:paraId="4012676F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1D16EE82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3C8BB42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16C49823" w14:textId="77777777" w:rsidR="0084624E" w:rsidRPr="00887A71" w:rsidRDefault="0084624E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35E68897" w14:textId="77777777" w:rsidTr="00D8706B">
        <w:tc>
          <w:tcPr>
            <w:tcW w:w="1668" w:type="dxa"/>
          </w:tcPr>
          <w:p w14:paraId="0ADB6027" w14:textId="606DF482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  <w:lang w:eastAsia="zh-CN"/>
              </w:rPr>
              <w:t>d</w:t>
            </w:r>
            <w:r w:rsidRPr="00887A71">
              <w:rPr>
                <w:rFonts w:ascii="Book Antiqua" w:hAnsi="Book Antiqua" w:cs="Calibri Light"/>
              </w:rPr>
              <w:t>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arr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de Barry&lt;/Author&gt;&lt;Year&gt;2020&lt;/Year&gt;&lt;RecNum&gt;20&lt;/RecNum&gt;&lt;DisplayText&gt;&lt;style face="superscript"&gt;[20]&lt;/style&gt;&lt;/DisplayText&gt;&lt;record&gt;&lt;rec-number&gt;20&lt;/rec-number&gt;&lt;foreign-keys&gt;&lt;key app="EN" db-id="0zv90dpecfp553efd24vp9v45rz2t500d2zd" timestamp="1608282196"&gt;20&lt;/key&gt;&lt;/foreign-keys&gt;&lt;ref-type name="Journal Article"&gt;17&lt;/ref-type&gt;&lt;contributors&gt;&lt;authors&gt;&lt;author&gt;de Barry, Olivier&lt;/author&gt;&lt;author&gt;Mekki, Ahmed&lt;/author&gt;&lt;author&gt;Diffre, Caroline&lt;/author&gt;&lt;author&gt;Seror, Martin&lt;/author&gt;&lt;author&gt;Hajjam, Mostafa EL&lt;/author&gt;&lt;author&gt;Carlier, Robert-Yves&lt;/author&gt;&lt;/authors&gt;&lt;/contributors&gt;&lt;titles&gt;&lt;title&gt;Arterial and venous abdominal thrombosis in a 79-year-old woman with COVID-19 pneumonia&lt;/title&gt;&lt;secondary-title&gt;Radiology Case Reports&lt;/secondary-title&gt;&lt;/titles&gt;&lt;periodical&gt;&lt;full-title&gt;Radiology Case Reports&lt;/full-title&gt;&lt;/periodical&gt;&lt;dates&gt;&lt;year&gt;2020&lt;/year&gt;&lt;/dates&gt;&lt;isbn&gt;1930-0433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3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D046BB9" w14:textId="36EC98E9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July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4DA54A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59274C5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3A78E0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E006AC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9</w:t>
            </w:r>
          </w:p>
        </w:tc>
        <w:tc>
          <w:tcPr>
            <w:tcW w:w="1559" w:type="dxa"/>
          </w:tcPr>
          <w:p w14:paraId="510D0BA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7C855B83" w14:textId="45C97B83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231499DE" w14:textId="19DBBC3D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embolectomy</w:t>
            </w:r>
          </w:p>
        </w:tc>
        <w:tc>
          <w:tcPr>
            <w:tcW w:w="1161" w:type="dxa"/>
          </w:tcPr>
          <w:p w14:paraId="685F951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14564E98" w14:textId="77777777" w:rsidTr="00D8706B">
        <w:tc>
          <w:tcPr>
            <w:tcW w:w="1668" w:type="dxa"/>
          </w:tcPr>
          <w:p w14:paraId="6812D368" w14:textId="7F5F38E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raf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Kraft&lt;/Author&gt;&lt;Year&gt;2020&lt;/Year&gt;&lt;RecNum&gt;21&lt;/RecNum&gt;&lt;DisplayText&gt;&lt;style face="superscript"&gt;[21]&lt;/style&gt;&lt;/DisplayText&gt;&lt;record&gt;&lt;rec-number&gt;21&lt;/rec-number&gt;&lt;foreign-keys&gt;&lt;key app="EN" db-id="0zv90dpecfp553efd24vp9v45rz2t500d2zd" timestamp="1608282256"&gt;21&lt;/key&gt;&lt;/foreign-keys&gt;&lt;ref-type name="Journal Article"&gt;17&lt;/ref-type&gt;&lt;contributors&gt;&lt;authors&gt;&lt;author&gt;Kraft, Miquel&lt;/author&gt;&lt;author&gt;Pellino, Gianluca&lt;/author&gt;&lt;author&gt;Jofra, Mariona&lt;/author&gt;&lt;author&gt;Sorribas, Maria&lt;/author&gt;&lt;author&gt;Solís-Peña, Alejandro&lt;/author&gt;&lt;author&gt;Biondo, Sebastiano&lt;/author&gt;&lt;author&gt;Espín-Basany, Eloy&lt;/author&gt;&lt;/authors&gt;&lt;/contributors&gt;&lt;titles&gt;&lt;title&gt;Incidence, features, outcome and impact on health system of de-novo abdominal surgical diseases in patients admitted with COVID-19&lt;/title&gt;&lt;secondary-title&gt;The Surgeon&lt;/secondary-title&gt;&lt;/titles&gt;&lt;periodical&gt;&lt;full-title&gt;The Surgeon&lt;/full-title&gt;&lt;/periodical&gt;&lt;dates&gt;&lt;year&gt;2020&lt;/year&gt;&lt;/dates&gt;&lt;isbn&gt;1479-666X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4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354532B8" w14:textId="7EA556C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ug</w:t>
            </w:r>
            <w:r w:rsidR="0084624E" w:rsidRPr="00887A71">
              <w:rPr>
                <w:rFonts w:ascii="Book Antiqua" w:eastAsiaTheme="minorEastAsia" w:hAnsi="Book Antiqua" w:cs="Calibri Light"/>
                <w:lang w:eastAsia="zh-CN"/>
              </w:rPr>
              <w:t>u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AB792F0" w14:textId="054D1A26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pai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2F8CCFB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</w:t>
            </w:r>
          </w:p>
        </w:tc>
        <w:tc>
          <w:tcPr>
            <w:tcW w:w="1134" w:type="dxa"/>
          </w:tcPr>
          <w:p w14:paraId="480960B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2AD13AE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37CCAC1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41F3E7B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450C679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7EFC49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4B481810" w14:textId="77777777" w:rsidTr="00D8706B">
        <w:tc>
          <w:tcPr>
            <w:tcW w:w="1668" w:type="dxa"/>
          </w:tcPr>
          <w:p w14:paraId="4E11E05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1ED8D34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7F2F45C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5394D97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1067223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F98611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7</w:t>
            </w:r>
          </w:p>
        </w:tc>
        <w:tc>
          <w:tcPr>
            <w:tcW w:w="1559" w:type="dxa"/>
          </w:tcPr>
          <w:p w14:paraId="73D253C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PD</w:t>
            </w:r>
          </w:p>
        </w:tc>
        <w:tc>
          <w:tcPr>
            <w:tcW w:w="1347" w:type="dxa"/>
          </w:tcPr>
          <w:p w14:paraId="66E5B72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5AFA7A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0EBEDD9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4295B72B" w14:textId="77777777" w:rsidTr="00D8706B">
        <w:tc>
          <w:tcPr>
            <w:tcW w:w="1668" w:type="dxa"/>
          </w:tcPr>
          <w:p w14:paraId="27D003B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722B5E8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4D5E26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C5AFAA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694EE12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221C65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34C260D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2009767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61277B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D87821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523366F7" w14:textId="77777777" w:rsidTr="00D8706B">
        <w:tc>
          <w:tcPr>
            <w:tcW w:w="1668" w:type="dxa"/>
          </w:tcPr>
          <w:p w14:paraId="04A0C32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66BF43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6854A5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28182F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0D8ACAC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2092D85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9</w:t>
            </w:r>
          </w:p>
        </w:tc>
        <w:tc>
          <w:tcPr>
            <w:tcW w:w="1559" w:type="dxa"/>
          </w:tcPr>
          <w:p w14:paraId="3C8342F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12AD267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7A9A58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6240276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77D5A28C" w14:textId="77777777" w:rsidTr="00D8706B">
        <w:tc>
          <w:tcPr>
            <w:tcW w:w="1668" w:type="dxa"/>
          </w:tcPr>
          <w:p w14:paraId="1901EA73" w14:textId="55F471EC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esutti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Besutti&lt;/Author&gt;&lt;Year&gt;2020&lt;/Year&gt;&lt;RecNum&gt;22&lt;/RecNum&gt;&lt;DisplayText&gt;&lt;style face="superscript"&gt;[22]&lt;/style&gt;&lt;/DisplayText&gt;&lt;record&gt;&lt;rec-number&gt;22&lt;/rec-number&gt;&lt;foreign-keys&gt;&lt;key app="EN" db-id="0zv90dpecfp553efd24vp9v45rz2t500d2zd" timestamp="1608282303"&gt;22&lt;/key&gt;&lt;/foreign-keys&gt;&lt;ref-type name="Journal Article"&gt;17&lt;/ref-type&gt;&lt;contributors&gt;&lt;authors&gt;&lt;author&gt;Besutti, Giulia&lt;/author&gt;&lt;author&gt;Bonacini, Riccardo&lt;/author&gt;&lt;author&gt;Iotti, Valentina&lt;/author&gt;&lt;author&gt;Marini, Giulia&lt;/author&gt;&lt;author&gt;Riva, Nicoletta&lt;/author&gt;&lt;author&gt;Dolci, Giovanni&lt;/author&gt;&lt;author&gt;Maiorana, Mariarosa&lt;/author&gt;&lt;author&gt;Spaggiari, Lucia&lt;/author&gt;&lt;author&gt;Monelli, Filippo&lt;/author&gt;&lt;author&gt;Ligabue, Guido&lt;/author&gt;&lt;/authors&gt;&lt;/contributors&gt;&lt;titles&gt;&lt;title&gt;Abdominal visceral infarction in 3 patients with COVID-19&lt;/title&gt;&lt;secondary-title&gt;Emerging infectious diseases&lt;/secondary-title&gt;&lt;/titles&gt;&lt;periodical&gt;&lt;full-title&gt;Emerging infectious diseases&lt;/full-title&gt;&lt;/periodical&gt;&lt;pages&gt;1926&lt;/pages&gt;&lt;volume&gt;26&lt;/volume&gt;&lt;number&gt;8&lt;/number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5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798BF3A6" w14:textId="6935B589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ug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t>u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090F182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231E329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886801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AED2B5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2</w:t>
            </w:r>
          </w:p>
        </w:tc>
        <w:tc>
          <w:tcPr>
            <w:tcW w:w="1559" w:type="dxa"/>
          </w:tcPr>
          <w:p w14:paraId="37A50798" w14:textId="391BF61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KD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IHD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51211B4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7E202A16" w14:textId="3EC31A7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Resectio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="00321F32" w:rsidRPr="00887A71">
              <w:rPr>
                <w:rFonts w:ascii="Book Antiqua" w:hAnsi="Book Antiqua" w:cs="Calibri Light"/>
              </w:rPr>
              <w:t>splenectomy</w:t>
            </w:r>
          </w:p>
        </w:tc>
        <w:tc>
          <w:tcPr>
            <w:tcW w:w="1161" w:type="dxa"/>
          </w:tcPr>
          <w:p w14:paraId="32FB9025" w14:textId="502B230D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605524A9" w14:textId="77777777" w:rsidTr="00D8706B">
        <w:tc>
          <w:tcPr>
            <w:tcW w:w="1668" w:type="dxa"/>
          </w:tcPr>
          <w:p w14:paraId="59C9BD29" w14:textId="44520E9C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hha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Sehhat&lt;/Author&gt;&lt;Year&gt;2020&lt;/Year&gt;&lt;RecNum&gt;23&lt;/RecNum&gt;&lt;DisplayText&gt;&lt;style face="superscript"&gt;[23]&lt;/style&gt;&lt;/DisplayText&gt;&lt;record&gt;&lt;rec-number&gt;23&lt;/rec-number&gt;&lt;foreign-keys&gt;&lt;key app="EN" db-id="0zv90dpecfp553efd24vp9v45rz2t500d2zd" timestamp="1608282369"&gt;23&lt;/key&gt;&lt;/foreign-keys&gt;&lt;ref-type name="Journal Article"&gt;17&lt;/ref-type&gt;&lt;contributors&gt;&lt;authors&gt;&lt;author&gt;Sehhat, Siavoush&lt;/author&gt;&lt;author&gt;Talebzadeh, Hamid&lt;/author&gt;&lt;author&gt;Hakamifard, Atousa&lt;/author&gt;&lt;author&gt;Melali, Hamid&lt;/author&gt;&lt;author&gt;Shabib, Somayeh&lt;/author&gt;&lt;author&gt;Rahmati, Alireza&lt;/author&gt;&lt;author&gt;Larki-Harchegani, Amir&lt;/author&gt;&lt;/authors&gt;&lt;/contributors&gt;&lt;titles&gt;&lt;title&gt;Acute mesenteric ischemia in a patient with COVID-19: A case report&lt;/title&gt;&lt;secondary-title&gt;Archives of Iranian Medicine&lt;/secondary-title&gt;&lt;/titles&gt;&lt;periodical&gt;&lt;full-title&gt;Archives of Iranian Medicine&lt;/full-title&gt;&lt;/periodical&gt;&lt;pages&gt;639-643&lt;/pages&gt;&lt;volume&gt;23&lt;/volume&gt;&lt;number&gt;9&lt;/number&gt;&lt;dates&gt;&lt;year&gt;2020&lt;/year&gt;&lt;/dates&gt;&lt;isbn&gt;1029-2977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6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B6AA1BE" w14:textId="0529866D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4CBB35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ran</w:t>
            </w:r>
          </w:p>
        </w:tc>
        <w:tc>
          <w:tcPr>
            <w:tcW w:w="1276" w:type="dxa"/>
          </w:tcPr>
          <w:p w14:paraId="05AAF43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0A68520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5F2095A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77</w:t>
            </w:r>
          </w:p>
        </w:tc>
        <w:tc>
          <w:tcPr>
            <w:tcW w:w="1559" w:type="dxa"/>
          </w:tcPr>
          <w:p w14:paraId="001A658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0FB61D4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588CE9F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0F9203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321F32" w:rsidRPr="00887A71" w14:paraId="05FF8567" w14:textId="77777777" w:rsidTr="00D8706B">
        <w:tc>
          <w:tcPr>
            <w:tcW w:w="1668" w:type="dxa"/>
          </w:tcPr>
          <w:p w14:paraId="3D6C42F5" w14:textId="4F16C1CA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  <w:lang w:eastAsia="zh-CN"/>
              </w:rPr>
              <w:t>D</w:t>
            </w:r>
            <w:r w:rsidRPr="00887A71">
              <w:rPr>
                <w:rFonts w:ascii="Book Antiqua" w:hAnsi="Book Antiqua" w:cs="Calibri Light"/>
              </w:rPr>
              <w:t>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Roquetaillade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de Roquetaillade&lt;/Author&gt;&lt;Year&gt;2020&lt;/Year&gt;&lt;RecNum&gt;24&lt;/RecNum&gt;&lt;DisplayText&gt;&lt;style face="superscript"&gt;[24]&lt;/style&gt;&lt;/DisplayText&gt;&lt;record&gt;&lt;rec-number&gt;24&lt;/rec-number&gt;&lt;foreign-keys&gt;&lt;key app="EN" db-id="0zv90dpecfp553efd24vp9v45rz2t500d2zd" timestamp="1608282438"&gt;24&lt;/key&gt;&lt;/foreign-keys&gt;&lt;ref-type name="Journal Article"&gt;17&lt;/ref-type&gt;&lt;contributors&gt;&lt;authors&gt;&lt;author&gt;de Roquetaillade, C&lt;/author&gt;&lt;author&gt;Chousterman, BG&lt;/author&gt;&lt;author&gt;Tomasoni, D&lt;/author&gt;&lt;author&gt;Zeitouni, M&lt;/author&gt;&lt;author&gt;Houdart, E&lt;/author&gt;&lt;author&gt;Guedon, A&lt;/author&gt;&lt;author&gt;Reiner, P&lt;/author&gt;&lt;author&gt;Bordier, R&lt;/author&gt;&lt;author&gt;Gayat, E&lt;/author&gt;&lt;author&gt;Montalescot, G&lt;/author&gt;&lt;/authors&gt;&lt;/contributors&gt;&lt;titles&gt;&lt;title&gt;Unusual arterial thrombotic events in Covid-19 patients&lt;/title&gt;&lt;secondary-title&gt;International Journal of Cardiology&lt;/secondary-title&gt;&lt;/titles&gt;&lt;periodical&gt;&lt;full-title&gt;International Journal of Cardiology&lt;/full-title&gt;&lt;/periodical&gt;&lt;dates&gt;&lt;year&gt;2020&lt;/year&gt;&lt;/dates&gt;&lt;isbn&gt;0167-5273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7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7D51897E" w14:textId="438935D4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C14947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rance</w:t>
            </w:r>
          </w:p>
        </w:tc>
        <w:tc>
          <w:tcPr>
            <w:tcW w:w="1276" w:type="dxa"/>
          </w:tcPr>
          <w:p w14:paraId="7C90966F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1E80E2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E746C8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5</w:t>
            </w:r>
          </w:p>
        </w:tc>
        <w:tc>
          <w:tcPr>
            <w:tcW w:w="1559" w:type="dxa"/>
          </w:tcPr>
          <w:p w14:paraId="63752A66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20E8685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0EF7B0E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4F4ADCA5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321F32" w:rsidRPr="00887A71" w14:paraId="19E1360E" w14:textId="77777777" w:rsidTr="00D8706B">
        <w:tc>
          <w:tcPr>
            <w:tcW w:w="1668" w:type="dxa"/>
          </w:tcPr>
          <w:p w14:paraId="36AD83A1" w14:textId="72717A81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ingh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Singh&lt;/Author&gt;&lt;Year&gt;2020&lt;/Year&gt;&lt;RecNum&gt;25&lt;/RecNum&gt;&lt;DisplayText&gt;&lt;style face="superscript"&gt;[25]&lt;/style&gt;&lt;/DisplayText&gt;&lt;record&gt;&lt;rec-number&gt;25&lt;/rec-number&gt;&lt;foreign-keys&gt;&lt;key app="EN" db-id="0zv90dpecfp553efd24vp9v45rz2t500d2zd" timestamp="1608282502"&gt;25&lt;/key&gt;&lt;/foreign-keys&gt;&lt;ref-type name="Journal Article"&gt;17&lt;/ref-type&gt;&lt;contributors&gt;&lt;authors&gt;&lt;author&gt;Singh, Balraj&lt;/author&gt;&lt;author&gt;Mechineni, Ashesha&lt;/author&gt;&lt;author&gt;Kaur, Parminder&lt;/author&gt;&lt;author&gt;Ajdir, Nora&lt;/author&gt;&lt;author&gt;Maroules, Michael&lt;/author&gt;&lt;author&gt;Shamoon, Fayez&lt;/author&gt;&lt;author&gt;Bikkina, Mahesh&lt;/author&gt;&lt;/authors&gt;&lt;/contributors&gt;&lt;titles&gt;&lt;title&gt;Acute Intestinal Ischemia in a Patient with COVID-19 Infection&lt;/title&gt;&lt;secondary-title&gt;The Korean Journal of Gastroenterology&lt;/secondary-title&gt;&lt;/titles&gt;&lt;periodical&gt;&lt;full-title&gt;The Korean Journal of Gastroenterology&lt;/full-title&gt;&lt;/periodical&gt;&lt;pages&gt;164-166&lt;/pages&gt;&lt;volume&gt;76&lt;/volume&gt;&lt;number&gt;3&lt;/number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8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399F8EB5" w14:textId="69D95175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93279B7" w14:textId="749B8370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607431A7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64A1BB24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2B954E5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82</w:t>
            </w:r>
          </w:p>
        </w:tc>
        <w:tc>
          <w:tcPr>
            <w:tcW w:w="1559" w:type="dxa"/>
          </w:tcPr>
          <w:p w14:paraId="19EC0A0C" w14:textId="79C9B36F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HT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DM</w:t>
            </w:r>
          </w:p>
        </w:tc>
        <w:tc>
          <w:tcPr>
            <w:tcW w:w="1347" w:type="dxa"/>
          </w:tcPr>
          <w:p w14:paraId="0F4A340C" w14:textId="37BEB111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hest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linical</w:t>
            </w:r>
          </w:p>
        </w:tc>
        <w:tc>
          <w:tcPr>
            <w:tcW w:w="1771" w:type="dxa"/>
          </w:tcPr>
          <w:p w14:paraId="2CBB60F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B849F54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321F32" w:rsidRPr="00887A71" w14:paraId="47D2E8A1" w14:textId="77777777" w:rsidTr="00D8706B">
        <w:tc>
          <w:tcPr>
            <w:tcW w:w="1668" w:type="dxa"/>
          </w:tcPr>
          <w:p w14:paraId="6FE37712" w14:textId="2DF29D1D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Lari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Lari&lt;/Author&gt;&lt;Year&gt;2020&lt;/Year&gt;&lt;RecNum&gt;26&lt;/RecNum&gt;&lt;DisplayText&gt;&lt;style face="superscript"&gt;[26]&lt;/style&gt;&lt;/DisplayText&gt;&lt;record&gt;&lt;rec-number&gt;26&lt;/rec-number&gt;&lt;foreign-keys&gt;&lt;key app="EN" db-id="0zv90dpecfp553efd24vp9v45rz2t500d2zd" timestamp="1608282577"&gt;26&lt;/key&gt;&lt;/foreign-keys&gt;&lt;ref-type name="Journal Article"&gt;17&lt;/ref-type&gt;&lt;contributors&gt;&lt;authors&gt;&lt;author&gt;Lari, Eisa&lt;/author&gt;&lt;author&gt;Lari, Ali&lt;/author&gt;&lt;author&gt;AlQinai, Shamlan&lt;/author&gt;&lt;author&gt;Abdulrasoul, Mahdi&lt;/author&gt;&lt;author&gt;AlSafran, Salman&lt;/author&gt;&lt;author&gt;Ameer, Ahmad&lt;/author&gt;&lt;author&gt;Al-Sabah, Salman&lt;/author&gt;&lt;/authors&gt;&lt;/contributors&gt;&lt;titles&gt;&lt;title&gt;Severe ischemic complications in Covid-19—A case series&lt;/title&gt;&lt;secondary-title&gt;International Journal of Surgery Case Reports&lt;/secondary-title&gt;&lt;/titles&gt;&lt;periodical&gt;&lt;full-title&gt;International Journal of Surgery Case Reports&lt;/full-title&gt;&lt;/periodical&gt;&lt;pages&gt;131-135&lt;/pages&gt;&lt;volume&gt;75&lt;/volume&gt;&lt;dates&gt;&lt;year&gt;2020&lt;/year&gt;&lt;/dates&gt;&lt;isbn&gt;2210-2612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39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045BF264" w14:textId="4F7AC296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566E9BC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uwait</w:t>
            </w:r>
          </w:p>
        </w:tc>
        <w:tc>
          <w:tcPr>
            <w:tcW w:w="1276" w:type="dxa"/>
          </w:tcPr>
          <w:p w14:paraId="6C5A0225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41126C6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10951F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38</w:t>
            </w:r>
          </w:p>
        </w:tc>
        <w:tc>
          <w:tcPr>
            <w:tcW w:w="1559" w:type="dxa"/>
          </w:tcPr>
          <w:p w14:paraId="4D9A8157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3B60D62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0D054196" w14:textId="7AB033CF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ECMO</w:t>
            </w:r>
          </w:p>
        </w:tc>
        <w:tc>
          <w:tcPr>
            <w:tcW w:w="1161" w:type="dxa"/>
          </w:tcPr>
          <w:p w14:paraId="1DB1C4AD" w14:textId="0CAD7863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321F32" w:rsidRPr="00887A71" w14:paraId="600F20F2" w14:textId="77777777" w:rsidTr="00D8706B">
        <w:tc>
          <w:tcPr>
            <w:tcW w:w="1668" w:type="dxa"/>
          </w:tcPr>
          <w:p w14:paraId="013342C8" w14:textId="0E344B9B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huluv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SK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  <w:iCs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  <w:iCs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  <w:iCs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Thuluva&lt;/Author&gt;&lt;Year&gt;2020&lt;/Year&gt;&lt;RecNum&gt;8&lt;/RecNum&gt;&lt;DisplayText&gt;&lt;style face="superscript"&gt;[8]&lt;/style&gt;&lt;/DisplayText&gt;&lt;record&gt;&lt;rec-number&gt;8&lt;/rec-number&gt;&lt;foreign-keys&gt;&lt;key app="EN" db-id="0zv90dpecfp553efd24vp9v45rz2t500d2zd" timestamp="1608279898"&gt;8&lt;/key&gt;&lt;/foreign-keys&gt;&lt;ref-type name="Journal Article"&gt;17&lt;/ref-type&gt;&lt;contributors&gt;&lt;authors&gt;&lt;author&gt;Thuluva, Suresh Kumar&lt;/author&gt;&lt;author&gt;Zhu, Hongguang&lt;/author&gt;&lt;author&gt;Tan, Mark ML&lt;/author&gt;&lt;author&gt;Gupta, Saurav&lt;/author&gt;&lt;author&gt;Yeong, Kuan Yuen&lt;/author&gt;&lt;author&gt;Wah, See Toh Cheong&lt;/author&gt;&lt;author&gt;Lin, Li&lt;/author&gt;&lt;author&gt;Yap, Eng Soo&lt;/author&gt;&lt;/authors&gt;&lt;/contributors&gt;&lt;titles&gt;&lt;title&gt;A 29-Year-Old Male Construction Worker from India Who Presented with Left-Sided Abdominal Pain Due to Isolated Superior Mesenteric Vein Thrombosis Associated with SARS-CoV-2 Infection&lt;/title&gt;&lt;secondary-title&gt;The American journal of case reports&lt;/secondary-title&gt;&lt;/titles&gt;&lt;periodical&gt;&lt;full-title&gt;The American journal of case reports&lt;/full-title&gt;&lt;/periodical&gt;&lt;pages&gt;e926785-1&lt;/pages&gt;&lt;volume&gt;21&lt;/volume&gt;&lt;dates&gt;&lt;year&gt;2020&lt;/year&gt;&lt;/dates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8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695A16A" w14:textId="055DBAFA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555E202C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ingapore</w:t>
            </w:r>
          </w:p>
        </w:tc>
        <w:tc>
          <w:tcPr>
            <w:tcW w:w="1276" w:type="dxa"/>
          </w:tcPr>
          <w:p w14:paraId="170513F6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8DB899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593AAC7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9</w:t>
            </w:r>
          </w:p>
        </w:tc>
        <w:tc>
          <w:tcPr>
            <w:tcW w:w="1559" w:type="dxa"/>
          </w:tcPr>
          <w:p w14:paraId="3AF8258E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5CC592E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2A0707F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noxaparin</w:t>
            </w:r>
          </w:p>
        </w:tc>
        <w:tc>
          <w:tcPr>
            <w:tcW w:w="1161" w:type="dxa"/>
          </w:tcPr>
          <w:p w14:paraId="000878CE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321F32" w:rsidRPr="00887A71" w14:paraId="0E1FF985" w14:textId="77777777" w:rsidTr="00D8706B">
        <w:tc>
          <w:tcPr>
            <w:tcW w:w="1668" w:type="dxa"/>
          </w:tcPr>
          <w:p w14:paraId="3F6FC0E7" w14:textId="1DA4B524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Levolger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Levolger&lt;/Author&gt;&lt;Year&gt;2020&lt;/Year&gt;&lt;RecNum&gt;28&lt;/RecNum&gt;&lt;DisplayText&gt;&lt;style face="superscript"&gt;[27]&lt;/style&gt;&lt;/DisplayText&gt;&lt;record&gt;&lt;rec-number&gt;28&lt;/rec-number&gt;&lt;foreign-keys&gt;&lt;key app="EN" db-id="0zv90dpecfp553efd24vp9v45rz2t500d2zd" timestamp="1608282747"&gt;28&lt;/key&gt;&lt;/foreign-keys&gt;&lt;ref-type name="Journal Article"&gt;17&lt;/ref-type&gt;&lt;contributors&gt;&lt;authors&gt;&lt;author&gt;Levolger, Stef&lt;/author&gt;&lt;author&gt;Bokkers, Reinoud PH&lt;/author&gt;&lt;author&gt;Wille, Jan&lt;/author&gt;&lt;author&gt;Kropman, Rogier HJ&lt;/author&gt;&lt;author&gt;de Vries, Jean-Paul PM&lt;/author&gt;&lt;/authors&gt;&lt;/contributors&gt;&lt;titles&gt;&lt;title&gt;Arterial thrombotic complications in COVID-19 patients&lt;/title&gt;&lt;secondary-title&gt;Journal of Vascular Surgery Cases and Innovative Techniques&lt;/secondary-title&gt;&lt;/titles&gt;&lt;periodical&gt;&lt;full-title&gt;Journal of Vascular Surgery Cases and Innovative Techniques&lt;/full-title&gt;&lt;/periodical&gt;&lt;pages&gt;454-459&lt;/pages&gt;&lt;volume&gt;6&lt;/volume&gt;&lt;number&gt;3&lt;/number&gt;&lt;dates&gt;&lt;year&gt;2020&lt;/year&gt;&lt;/dates&gt;&lt;isbn&gt;2468-4287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0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3D482EFE" w14:textId="0F9EBB91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153F8E4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etherlands</w:t>
            </w:r>
          </w:p>
        </w:tc>
        <w:tc>
          <w:tcPr>
            <w:tcW w:w="1276" w:type="dxa"/>
          </w:tcPr>
          <w:p w14:paraId="424228F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7F2B3AA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387673E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8</w:t>
            </w:r>
          </w:p>
        </w:tc>
        <w:tc>
          <w:tcPr>
            <w:tcW w:w="1559" w:type="dxa"/>
          </w:tcPr>
          <w:p w14:paraId="334977B4" w14:textId="0AE63ADD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OSA</w:t>
            </w:r>
          </w:p>
        </w:tc>
        <w:tc>
          <w:tcPr>
            <w:tcW w:w="1347" w:type="dxa"/>
          </w:tcPr>
          <w:p w14:paraId="248207D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B746A1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C171F7E" w14:textId="1BA0F6CC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321F32" w:rsidRPr="00887A71" w14:paraId="6EC2C343" w14:textId="77777777" w:rsidTr="00D8706B">
        <w:tc>
          <w:tcPr>
            <w:tcW w:w="1668" w:type="dxa"/>
          </w:tcPr>
          <w:p w14:paraId="7BB4277F" w14:textId="505920B5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eastAsia="Times New Roman" w:hAnsi="Book Antiqua" w:cs="Calibri Light"/>
              </w:rPr>
              <w:t>Aktokmakyan</w:t>
            </w:r>
            <w:r w:rsidR="00665075" w:rsidRPr="00887A71">
              <w:rPr>
                <w:rFonts w:ascii="Book Antiqua" w:eastAsia="Times New Roman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Vartanoglu Aktokmakyan&lt;/Author&gt;&lt;Year&gt;2020&lt;/Year&gt;&lt;RecNum&gt;29&lt;/RecNum&gt;&lt;DisplayText&gt;&lt;style face="superscript"&gt;[7]&lt;/style&gt;&lt;/DisplayText&gt;&lt;record&gt;&lt;rec-number&gt;29&lt;/rec-number&gt;&lt;foreign-keys&gt;&lt;key app="EN" db-id="0zv90dpecfp553efd24vp9v45rz2t500d2zd" timestamp="1608282831"&gt;29&lt;/key&gt;&lt;/foreign-keys&gt;&lt;ref-type name="Journal Article"&gt;17&lt;/ref-type&gt;&lt;contributors&gt;&lt;authors&gt;&lt;author&gt;Vartanoglu Aktokmakyan, Talar&lt;/author&gt;&lt;author&gt;Tokocin, Merve&lt;/author&gt;&lt;author&gt;Meric, Serhat&lt;/author&gt;&lt;author&gt;Celebi, Fatih&lt;/author&gt;&lt;/authors&gt;&lt;/contributors&gt;&lt;titles&gt;&lt;title&gt;Is Mesenteric Ischemia In COVID-19 Patients A Surprise?&lt;/title&gt;&lt;secondary-title&gt;Surgical Innovation&lt;/secondary-title&gt;&lt;/titles&gt;&lt;periodical&gt;&lt;full-title&gt;Surgical Innovation&lt;/full-title&gt;&lt;/periodical&gt;&lt;pages&gt;1553350620962892&lt;/pages&gt;&lt;dates&gt;&lt;year&gt;2020&lt;/year&gt;&lt;/dates&gt;&lt;isbn&gt;1553-3506&lt;/isbn&gt;&lt;urls&gt;&lt;/urls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41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95C3E94" w14:textId="53A2733E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ep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tem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72D98EF3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urkey</w:t>
            </w:r>
          </w:p>
        </w:tc>
        <w:tc>
          <w:tcPr>
            <w:tcW w:w="1276" w:type="dxa"/>
          </w:tcPr>
          <w:p w14:paraId="1F4E02A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</w:t>
            </w:r>
          </w:p>
        </w:tc>
        <w:tc>
          <w:tcPr>
            <w:tcW w:w="1134" w:type="dxa"/>
          </w:tcPr>
          <w:p w14:paraId="0EC89C9C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412CBB47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6C196BE1" w14:textId="239A8D52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264C95D2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631C4F29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5015C8BC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1C107AE2" w14:textId="77777777" w:rsidTr="00D8706B">
        <w:tc>
          <w:tcPr>
            <w:tcW w:w="1668" w:type="dxa"/>
          </w:tcPr>
          <w:p w14:paraId="40C9E1E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1BECC28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4EF537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4C61CC5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EE8930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B5D2539" w14:textId="7ADE57B5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5F69BF9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PD</w:t>
            </w:r>
          </w:p>
        </w:tc>
        <w:tc>
          <w:tcPr>
            <w:tcW w:w="1347" w:type="dxa"/>
          </w:tcPr>
          <w:p w14:paraId="76E7F36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B7261D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E1FFBE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76D5C0ED" w14:textId="77777777" w:rsidTr="00D8706B">
        <w:tc>
          <w:tcPr>
            <w:tcW w:w="1668" w:type="dxa"/>
          </w:tcPr>
          <w:p w14:paraId="3F46E40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1DA6B5A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1F93FB6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B212EB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1309B2B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61AE675" w14:textId="7490E1BB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010802A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OPD</w:t>
            </w:r>
          </w:p>
        </w:tc>
        <w:tc>
          <w:tcPr>
            <w:tcW w:w="1347" w:type="dxa"/>
          </w:tcPr>
          <w:p w14:paraId="2B59922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649072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5AA4942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465B0CC8" w14:textId="77777777" w:rsidTr="00D8706B">
        <w:tc>
          <w:tcPr>
            <w:tcW w:w="1668" w:type="dxa"/>
          </w:tcPr>
          <w:p w14:paraId="0157313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090710A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6F158C3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28B0E0E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24B0C1B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2C04E52C" w14:textId="6A8FC953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52D8925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5972E6C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80C2B9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75F1551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9951CC" w:rsidRPr="00887A71" w14:paraId="2FA82550" w14:textId="77777777" w:rsidTr="00D8706B">
        <w:tc>
          <w:tcPr>
            <w:tcW w:w="1668" w:type="dxa"/>
          </w:tcPr>
          <w:p w14:paraId="2E06270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3D131CB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2142748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D7D07C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10A13C7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49A21F0" w14:textId="00F7901E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559" w:type="dxa"/>
          </w:tcPr>
          <w:p w14:paraId="7814B33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ne</w:t>
            </w:r>
          </w:p>
        </w:tc>
        <w:tc>
          <w:tcPr>
            <w:tcW w:w="1347" w:type="dxa"/>
          </w:tcPr>
          <w:p w14:paraId="4D2BA28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E066684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7697912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B1CF1A0" w14:textId="77777777" w:rsidTr="00D8706B">
        <w:tc>
          <w:tcPr>
            <w:tcW w:w="1668" w:type="dxa"/>
          </w:tcPr>
          <w:p w14:paraId="60AC450D" w14:textId="4A31D441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Rodriguez-Nakamur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Rodriguez-Nakamura&lt;/Author&gt;&lt;Year&gt;2020&lt;/Year&gt;&lt;RecNum&gt;48&lt;/RecNum&gt;&lt;DisplayText&gt;&lt;style face="superscript"&gt;[28]&lt;/style&gt;&lt;/DisplayText&gt;&lt;record&gt;&lt;rec-number&gt;48&lt;/rec-number&gt;&lt;foreign-keys&gt;&lt;key app="EN" db-id="0zv90dpecfp553efd24vp9v45rz2t500d2zd" timestamp="1608370843"&gt;48&lt;/key&gt;&lt;/foreign-keys&gt;&lt;ref-type name="Journal Article"&gt;17&lt;/ref-type&gt;&lt;contributors&gt;&lt;authors&gt;&lt;author&gt;Rodriguez-Nakamura, R. M.&lt;/author&gt;&lt;author&gt;Gonzalez-Calatayud, M.&lt;/author&gt;&lt;author&gt;Martinez Martinez, A. R.&lt;/author&gt;&lt;/authors&gt;&lt;/contributors&gt;&lt;auth-address&gt;Hospital General de México, Dr Eduardo Liceaga, Dr. Balmis N° 148, Colonia Doctores, Delegación Cuauhtémoc, C.P. 06726, CDMX, Mexico. Electronic address: dra.reikorod@gmail.com.&amp;#xD;Hospital General de México, Dr Eduardo Liceaga, Mexico.&lt;/auth-address&gt;&lt;titles&gt;&lt;title&gt;Acute mesenteric thrombosis in two patients with COVID-19. Two cases report and literature review&lt;/title&gt;&lt;secondary-title&gt;Int J Surg Case Rep&lt;/secondary-title&gt;&lt;alt-title&gt;International journal of surgery case reports&lt;/alt-title&gt;&lt;/titles&gt;&lt;alt-periodical&gt;&lt;full-title&gt;International Journal of Surgery Case Reports&lt;/full-title&gt;&lt;/alt-periodical&gt;&lt;pages&gt;409-414&lt;/pages&gt;&lt;volume&gt;76&lt;/volume&gt;&lt;edition&gt;2020/10/22&lt;/edition&gt;&lt;keywords&gt;&lt;keyword&gt;ACE2, angiotensin-converting enzyme 2&lt;/keyword&gt;&lt;keyword&gt;Covid-19&lt;/keyword&gt;&lt;keyword&gt;COVID-19, coronavirus disease 2019&lt;/keyword&gt;&lt;keyword&gt;Mesenteric ischemia&lt;/keyword&gt;&lt;keyword&gt;RT-PCR, real-time polymerase chain reaction&lt;/keyword&gt;&lt;keyword&gt;SARS-CoV-2&lt;/keyword&gt;&lt;keyword&gt;SARS-CoV-2, severe acute respiratory syndrome coronavirus 2&lt;/keyword&gt;&lt;keyword&gt;Thrombosis&lt;/keyword&gt;&lt;/keywords&gt;&lt;dates&gt;&lt;year&gt;2020&lt;/year&gt;&lt;/dates&gt;&lt;isbn&gt;2210-2612 (Print)&amp;#xD;2210-2612&lt;/isbn&gt;&lt;accession-num&gt;33083204&lt;/accession-num&gt;&lt;urls&gt;&lt;/urls&gt;&lt;custom2&gt;PMC7560267&lt;/custom2&gt;&lt;electronic-resource-num&gt;10.1016/j.ijscr.2020.10.040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2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4BE1FF81" w14:textId="05BC27A8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="00321F32"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813D46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exico</w:t>
            </w:r>
          </w:p>
        </w:tc>
        <w:tc>
          <w:tcPr>
            <w:tcW w:w="1276" w:type="dxa"/>
          </w:tcPr>
          <w:p w14:paraId="6BC8336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</w:t>
            </w:r>
          </w:p>
        </w:tc>
        <w:tc>
          <w:tcPr>
            <w:tcW w:w="1134" w:type="dxa"/>
          </w:tcPr>
          <w:p w14:paraId="7A68FB43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287C3B7E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5</w:t>
            </w:r>
          </w:p>
        </w:tc>
        <w:tc>
          <w:tcPr>
            <w:tcW w:w="1559" w:type="dxa"/>
          </w:tcPr>
          <w:p w14:paraId="410317E1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Vitiligo</w:t>
            </w:r>
          </w:p>
        </w:tc>
        <w:tc>
          <w:tcPr>
            <w:tcW w:w="1347" w:type="dxa"/>
          </w:tcPr>
          <w:p w14:paraId="2EB7FB0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6326827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576865F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ive</w:t>
            </w:r>
          </w:p>
        </w:tc>
      </w:tr>
      <w:tr w:rsidR="009951CC" w:rsidRPr="00887A71" w14:paraId="5D6C21A7" w14:textId="77777777" w:rsidTr="00D8706B">
        <w:tc>
          <w:tcPr>
            <w:tcW w:w="1668" w:type="dxa"/>
          </w:tcPr>
          <w:p w14:paraId="006E5DB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50F1AF7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4F8A4082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05D9AB36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0A89E8AC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67AFCED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2</w:t>
            </w:r>
          </w:p>
        </w:tc>
        <w:tc>
          <w:tcPr>
            <w:tcW w:w="1559" w:type="dxa"/>
          </w:tcPr>
          <w:p w14:paraId="5E9F35CB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</w:t>
            </w:r>
          </w:p>
        </w:tc>
        <w:tc>
          <w:tcPr>
            <w:tcW w:w="1347" w:type="dxa"/>
          </w:tcPr>
          <w:p w14:paraId="1CDF9A38" w14:textId="1C20AF73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CT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hest</w:t>
            </w:r>
          </w:p>
        </w:tc>
        <w:tc>
          <w:tcPr>
            <w:tcW w:w="1771" w:type="dxa"/>
          </w:tcPr>
          <w:p w14:paraId="492C1848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BAC560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321F32" w:rsidRPr="00887A71" w14:paraId="074126FE" w14:textId="77777777" w:rsidTr="00D8706B">
        <w:tc>
          <w:tcPr>
            <w:tcW w:w="1668" w:type="dxa"/>
          </w:tcPr>
          <w:p w14:paraId="1853F3D7" w14:textId="549993C6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Bhaya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GF5YW5hPC9BdXRob3I+PFllYXI+MjAyMDwvWWVhcj48
UmVjTnVtPjQzPC9SZWNOdW0+PERpc3BsYXlUZXh0PjxzdHlsZSBmYWNlPSJzdXBlcnNjcmlwdCI+
WzI5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CaGF5YW5hPC9BdXRob3I+PFllYXI+MjAyMDwvWWVhcj48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2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1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67BE2F5B" w14:textId="4408D82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062BB55E" w14:textId="5214DBBE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eastAsiaTheme="minorEastAsia" w:hAnsi="Book Antiqua" w:cs="Calibri Light"/>
                <w:lang w:eastAsia="zh-CN"/>
              </w:rPr>
            </w:pPr>
            <w:r w:rsidRPr="00887A71">
              <w:rPr>
                <w:rFonts w:ascii="Book Antiqua" w:hAnsi="Book Antiqua" w:cs="Calibri Light"/>
              </w:rPr>
              <w:t>U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nited</w:t>
            </w:r>
            <w:r w:rsidR="00665075" w:rsidRPr="00887A71">
              <w:rPr>
                <w:rFonts w:ascii="Book Antiqua" w:eastAsiaTheme="minorEastAsia" w:hAnsi="Book Antiqua" w:cs="Calibri Light"/>
                <w:lang w:eastAsia="zh-CN"/>
              </w:rPr>
              <w:t xml:space="preserve"> 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States</w:t>
            </w:r>
          </w:p>
        </w:tc>
        <w:tc>
          <w:tcPr>
            <w:tcW w:w="1276" w:type="dxa"/>
          </w:tcPr>
          <w:p w14:paraId="55D97B9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2</w:t>
            </w:r>
          </w:p>
        </w:tc>
        <w:tc>
          <w:tcPr>
            <w:tcW w:w="1134" w:type="dxa"/>
          </w:tcPr>
          <w:p w14:paraId="136627C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5111607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47</w:t>
            </w:r>
          </w:p>
        </w:tc>
        <w:tc>
          <w:tcPr>
            <w:tcW w:w="1559" w:type="dxa"/>
          </w:tcPr>
          <w:p w14:paraId="22AEF7F9" w14:textId="74E6B503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2D6BC228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A0442F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3088B2D3" w14:textId="13DC599A" w:rsidR="00321F32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9951CC" w:rsidRPr="00887A71" w14:paraId="2F80B2B8" w14:textId="77777777" w:rsidTr="00D8706B">
        <w:tc>
          <w:tcPr>
            <w:tcW w:w="1668" w:type="dxa"/>
          </w:tcPr>
          <w:p w14:paraId="698185A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5" w:type="dxa"/>
          </w:tcPr>
          <w:p w14:paraId="28F2793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79222439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276" w:type="dxa"/>
          </w:tcPr>
          <w:p w14:paraId="2DD4A3B5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</w:p>
        </w:tc>
        <w:tc>
          <w:tcPr>
            <w:tcW w:w="1134" w:type="dxa"/>
          </w:tcPr>
          <w:p w14:paraId="51991A1D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798BAFAF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52</w:t>
            </w:r>
          </w:p>
        </w:tc>
        <w:tc>
          <w:tcPr>
            <w:tcW w:w="1559" w:type="dxa"/>
          </w:tcPr>
          <w:p w14:paraId="7EDFD504" w14:textId="7365CC84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  <w:tc>
          <w:tcPr>
            <w:tcW w:w="1347" w:type="dxa"/>
          </w:tcPr>
          <w:p w14:paraId="6BFBF1D0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3B78A00A" w14:textId="77777777" w:rsidR="009951CC" w:rsidRPr="00887A71" w:rsidRDefault="009951CC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1DA073A1" w14:textId="48491A51" w:rsidR="009951CC" w:rsidRPr="00887A71" w:rsidRDefault="001333F0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A</w:t>
            </w:r>
          </w:p>
        </w:tc>
      </w:tr>
      <w:tr w:rsidR="00321F32" w:rsidRPr="00887A71" w14:paraId="1443AF27" w14:textId="77777777" w:rsidTr="00D8706B">
        <w:tc>
          <w:tcPr>
            <w:tcW w:w="1668" w:type="dxa"/>
          </w:tcPr>
          <w:p w14:paraId="7754FE67" w14:textId="627EB97C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Nors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Ob3JzYTwvQXV0aG9yPjxZZWFyPjIwMjA8L1llYXI+PFJl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cGVyaW9kaWNhbD48YWx0
LX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YWx0LXBlcmlvZGljYWw+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 </w:instrText>
            </w:r>
            <w:r w:rsidRPr="00887A71">
              <w:rPr>
                <w:rFonts w:ascii="Book Antiqua" w:hAnsi="Book Antiqua" w:cs="Calibri Light"/>
              </w:rPr>
              <w:fldChar w:fldCharType="begin">
                <w:fldData xml:space="preserve">PEVuZE5vdGU+PENpdGU+PEF1dGhvcj5Ob3JzYTwvQXV0aG9yPjxZZWFyPjIwMjA8L1llYXI+PFJl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cGVyaW9kaWNhbD48YWx0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</w:fldData>
              </w:fldChar>
            </w:r>
            <w:r w:rsidRPr="00887A71">
              <w:rPr>
                <w:rFonts w:ascii="Book Antiqua" w:hAnsi="Book Antiqua" w:cs="Calibri Light"/>
              </w:rPr>
              <w:instrText xml:space="preserve"> ADDIN EN.CITE.DATA </w:instrText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end"/>
            </w:r>
            <w:r w:rsidRPr="00887A71">
              <w:rPr>
                <w:rFonts w:ascii="Book Antiqua" w:hAnsi="Book Antiqua" w:cs="Calibri Light"/>
              </w:rPr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3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2B0B327" w14:textId="10714E8C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1FD58ADA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taly</w:t>
            </w:r>
          </w:p>
        </w:tc>
        <w:tc>
          <w:tcPr>
            <w:tcW w:w="1276" w:type="dxa"/>
          </w:tcPr>
          <w:p w14:paraId="5E3CA310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57487CCB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M</w:t>
            </w:r>
          </w:p>
        </w:tc>
        <w:tc>
          <w:tcPr>
            <w:tcW w:w="709" w:type="dxa"/>
          </w:tcPr>
          <w:p w14:paraId="12E86BBD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2</w:t>
            </w:r>
          </w:p>
        </w:tc>
        <w:tc>
          <w:tcPr>
            <w:tcW w:w="1559" w:type="dxa"/>
          </w:tcPr>
          <w:p w14:paraId="7979EC07" w14:textId="2510E9B8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besity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irrhosis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epatitis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DM</w:t>
            </w:r>
          </w:p>
        </w:tc>
        <w:tc>
          <w:tcPr>
            <w:tcW w:w="1347" w:type="dxa"/>
          </w:tcPr>
          <w:p w14:paraId="5560B57D" w14:textId="0DACBC3E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R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ISH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assay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on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necrotic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bowel</w:t>
            </w:r>
          </w:p>
        </w:tc>
        <w:tc>
          <w:tcPr>
            <w:tcW w:w="1771" w:type="dxa"/>
          </w:tcPr>
          <w:p w14:paraId="7A1F5A71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1FDD9FAF" w14:textId="77777777" w:rsidR="00321F32" w:rsidRPr="00887A71" w:rsidRDefault="00321F32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560837" w:rsidRPr="00887A71" w14:paraId="6343E62F" w14:textId="77777777" w:rsidTr="00D8706B">
        <w:tc>
          <w:tcPr>
            <w:tcW w:w="1668" w:type="dxa"/>
          </w:tcPr>
          <w:p w14:paraId="03A335F3" w14:textId="5AC471B1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hesrani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Khesrani&lt;/Author&gt;&lt;Year&gt;2020&lt;/Year&gt;&lt;RecNum&gt;6&lt;/RecNum&gt;&lt;DisplayText&gt;&lt;style face="superscript"&gt;[6]&lt;/style&gt;&lt;/DisplayText&gt;&lt;record&gt;&lt;rec-number&gt;6&lt;/rec-number&gt;&lt;foreign-keys&gt;&lt;key app="EN" db-id="0zv90dpecfp553efd24vp9v45rz2t500d2zd" timestamp="1608279751"&gt;6&lt;/key&gt;&lt;/foreign-keys&gt;&lt;ref-type name="Journal Article"&gt;17&lt;/ref-type&gt;&lt;contributors&gt;&lt;authors&gt;&lt;author&gt;Khesrani, L. S.&lt;/author&gt;&lt;author&gt;Chana, K.&lt;/author&gt;&lt;author&gt;Sadar, F. Z.&lt;/author&gt;&lt;author&gt;Dahdouh, A.&lt;/author&gt;&lt;author&gt;Ladjadj, Y.&lt;/author&gt;&lt;author&gt;Bouguermouh, D.&lt;/author&gt;&lt;/authors&gt;&lt;/contributors&gt;&lt;auth-address&gt;Pediatric Surgery Département, CHU Mustapha, Algiers, Algeria.&amp;#xD;Pediatric Surgical Intensive Care Unit, CHU Mustapha, Algiers, Algeria.&amp;#xD;Anatomopathology Department, CHU Mustapha, Algiers, Algeria.&lt;/auth-address&gt;&lt;titles&gt;&lt;title&gt;Intestinal ischemia secondary to Covid-19&lt;/title&gt;&lt;secondary-title&gt;J Pediatr Surg Case Rep&lt;/secondary-title&gt;&lt;alt-title&gt;Journal of pediatric surgery case reports&lt;/alt-title&gt;&lt;/titles&gt;&lt;periodical&gt;&lt;full-title&gt;J Pediatr Surg Case Rep&lt;/full-title&gt;&lt;abbr-1&gt;Journal of pediatric surgery case reports&lt;/abbr-1&gt;&lt;/periodical&gt;&lt;alt-periodical&gt;&lt;full-title&gt;J Pediatr Surg Case Rep&lt;/full-title&gt;&lt;abbr-1&gt;Journal of pediatric surgery case reports&lt;/abbr-1&gt;&lt;/alt-periodical&gt;&lt;pages&gt;101604&lt;/pages&gt;&lt;volume&gt;61&lt;/volume&gt;&lt;edition&gt;2020/08/26&lt;/edition&gt;&lt;keywords&gt;&lt;keyword&gt;Intestinal ischemia&lt;/keyword&gt;&lt;keyword&gt;Kawasaki like&lt;/keyword&gt;&lt;keyword&gt;Medullar aplasia&lt;/keyword&gt;&lt;keyword&gt;SARS-Cov 2&lt;/keyword&gt;&lt;keyword&gt;personal relationships that could have appeared to influence the work reported in&lt;/keyword&gt;&lt;keyword&gt;this paper.&lt;/keyword&gt;&lt;/keywords&gt;&lt;dates&gt;&lt;year&gt;2020&lt;/year&gt;&lt;pub-dates&gt;&lt;date&gt;Oct&lt;/date&gt;&lt;/pub-dates&gt;&lt;/dates&gt;&lt;isbn&gt;2213-5766 (Print)&amp;#xD;2213-5766&lt;/isbn&gt;&lt;accession-num&gt;32839689&lt;/accession-num&gt;&lt;urls&gt;&lt;/urls&gt;&lt;custom2&gt;PMC7439099&lt;/custom2&gt;&lt;electronic-resource-num&gt;10.1016/j.epsc.2020.101604&lt;/electronic-resource-num&gt;&lt;remote-database-provider&gt;NLM&lt;/remote-database-provider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7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7596965" w14:textId="6CF8FC59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2C2D116C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lgeria</w:t>
            </w:r>
          </w:p>
        </w:tc>
        <w:tc>
          <w:tcPr>
            <w:tcW w:w="1276" w:type="dxa"/>
          </w:tcPr>
          <w:p w14:paraId="58022BE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665A5A29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3341C7AA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09</w:t>
            </w:r>
          </w:p>
        </w:tc>
        <w:tc>
          <w:tcPr>
            <w:tcW w:w="1559" w:type="dxa"/>
          </w:tcPr>
          <w:p w14:paraId="7D958664" w14:textId="70130D30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diopathic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medullar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aplasia</w:t>
            </w:r>
          </w:p>
        </w:tc>
        <w:tc>
          <w:tcPr>
            <w:tcW w:w="1347" w:type="dxa"/>
          </w:tcPr>
          <w:p w14:paraId="6C51AF06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14B46D65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68D58B0A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560837" w:rsidRPr="00887A71" w14:paraId="405A48C5" w14:textId="77777777" w:rsidTr="00D8706B">
        <w:tc>
          <w:tcPr>
            <w:tcW w:w="1668" w:type="dxa"/>
          </w:tcPr>
          <w:p w14:paraId="3EE273F6" w14:textId="59AD8EB8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Ucpinar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Ucpinar&lt;/Author&gt;&lt;Year&gt;2020&lt;/Year&gt;&lt;RecNum&gt;50&lt;/RecNum&gt;&lt;DisplayText&gt;&lt;style face="superscript"&gt;[31]&lt;/style&gt;&lt;/DisplayText&gt;&lt;record&gt;&lt;rec-number&gt;50&lt;/rec-number&gt;&lt;foreign-keys&gt;&lt;key app="EN" db-id="0zv90dpecfp553efd24vp9v45rz2t500d2zd" timestamp="1608371272"&gt;50&lt;/key&gt;&lt;/foreign-keys&gt;&lt;ref-type name="Journal Article"&gt;17&lt;/ref-type&gt;&lt;contributors&gt;&lt;authors&gt;&lt;author&gt;Ucpinar, Burcin Agridag&lt;/author&gt;&lt;author&gt;Sahin, Cennet&lt;/author&gt;&lt;/authors&gt;&lt;/contributors&gt;&lt;auth-address&gt;Department of Radiology, University of Health Sciences, Istanbul Sisli Hamidiye Etfal Training and Research Hospital, stanbul, Turkey.&lt;/auth-address&gt;&lt;titles&gt;&lt;title&gt;Superior Mesenteric Artery Thrombosis in a Patient with COVID-19: A Unique Presentation&lt;/title&gt;&lt;secondary-title&gt;Journal of the College of Physicians and Surgeons--Pakistan : JCPSP&lt;/secondary-title&gt;&lt;alt-title&gt;J Coll Physicians Surg Pak&lt;/alt-title&gt;&lt;/titles&gt;&lt;periodical&gt;&lt;full-title&gt;Journal of the College of Physicians and Surgeons--Pakistan : JCPSP&lt;/full-title&gt;&lt;abbr-1&gt;J Coll Physicians Surg Pak&lt;/abbr-1&gt;&lt;/periodical&gt;&lt;alt-periodical&gt;&lt;full-title&gt;Journal of the College of Physicians and Surgeons--Pakistan : JCPSP&lt;/full-title&gt;&lt;abbr-1&gt;J Coll Physicians Surg Pak&lt;/abbr-1&gt;&lt;/alt-periodical&gt;&lt;pages&gt;112-114&lt;/pages&gt;&lt;volume&gt;30&lt;/volume&gt;&lt;number&gt;10&lt;/number&gt;&lt;keywords&gt;&lt;keyword&gt;Mesenteric Artery, Superior&lt;/keyword&gt;&lt;/keywords&gt;&lt;dates&gt;&lt;year&gt;2020&lt;/year&gt;&lt;pub-dates&gt;&lt;date&gt;2020/10//&lt;/date&gt;&lt;/pub-dates&gt;&lt;/dates&gt;&lt;isbn&gt;1022-386X&lt;/isbn&gt;&lt;accession-num&gt;33115582&lt;/accession-num&gt;&lt;urls&gt;&lt;related-urls&gt;&lt;url&gt;http://europepmc.org/abstract/MED/33115582&lt;/url&gt;&lt;url&gt;https://doi.org/10.29271/jcpsp.2020.supp2.112&lt;/url&gt;&lt;/related-urls&gt;&lt;/urls&gt;&lt;electronic-resource-num&gt;10.29271/jcpsp.2020.supp2.112&lt;/electronic-resource-num&gt;&lt;remote-database-name&gt;PubMed&lt;/remote-database-name&gt;&lt;language&gt;eng&lt;/language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4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10878ADF" w14:textId="77BC10F0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3AE7531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Turkey</w:t>
            </w:r>
          </w:p>
        </w:tc>
        <w:tc>
          <w:tcPr>
            <w:tcW w:w="1276" w:type="dxa"/>
          </w:tcPr>
          <w:p w14:paraId="576AAD0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327C0CE7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C07D854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82</w:t>
            </w:r>
          </w:p>
        </w:tc>
        <w:tc>
          <w:tcPr>
            <w:tcW w:w="1559" w:type="dxa"/>
          </w:tcPr>
          <w:p w14:paraId="3402E343" w14:textId="77E58DF6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Atrial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fibrillatio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CKD</w:t>
            </w:r>
          </w:p>
        </w:tc>
        <w:tc>
          <w:tcPr>
            <w:tcW w:w="1347" w:type="dxa"/>
          </w:tcPr>
          <w:p w14:paraId="6DD54586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29D90AC2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noxaparin</w:t>
            </w:r>
          </w:p>
        </w:tc>
        <w:tc>
          <w:tcPr>
            <w:tcW w:w="1161" w:type="dxa"/>
          </w:tcPr>
          <w:p w14:paraId="067E8FAB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  <w:tr w:rsidR="00560837" w:rsidRPr="00887A71" w14:paraId="6CD648AA" w14:textId="77777777" w:rsidTr="00D8706B">
        <w:tc>
          <w:tcPr>
            <w:tcW w:w="1668" w:type="dxa"/>
          </w:tcPr>
          <w:p w14:paraId="62A68980" w14:textId="0365E883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Karna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et</w:t>
            </w:r>
            <w:r w:rsidR="00665075" w:rsidRPr="00887A71">
              <w:rPr>
                <w:rFonts w:ascii="Book Antiqua" w:hAnsi="Book Antiqua" w:cs="Calibri Light"/>
                <w:i/>
              </w:rPr>
              <w:t xml:space="preserve"> </w:t>
            </w:r>
            <w:r w:rsidRPr="00887A71">
              <w:rPr>
                <w:rFonts w:ascii="Book Antiqua" w:hAnsi="Book Antiqua" w:cs="Calibri Light"/>
                <w:i/>
              </w:rPr>
              <w:t>al</w:t>
            </w:r>
            <w:r w:rsidRPr="00887A71">
              <w:rPr>
                <w:rFonts w:ascii="Book Antiqua" w:hAnsi="Book Antiqua" w:cs="Calibri Light"/>
              </w:rPr>
              <w:fldChar w:fldCharType="begin"/>
            </w:r>
            <w:r w:rsidRPr="00887A71">
              <w:rPr>
                <w:rFonts w:ascii="Book Antiqua" w:hAnsi="Book Antiqua" w:cs="Calibri Light"/>
              </w:rPr>
              <w:instrText xml:space="preserve"> ADDIN EN.CITE &lt;EndNote&gt;&lt;Cite&gt;&lt;Author&gt;Karna&lt;/Author&gt;&lt;Year&gt;2020&lt;/Year&gt;&lt;RecNum&gt;51&lt;/RecNum&gt;&lt;DisplayText&gt;&lt;style face="superscript"&gt;[32]&lt;/style&gt;&lt;/DisplayText&gt;&lt;record&gt;&lt;rec-number&gt;51&lt;/rec-number&gt;&lt;foreign-keys&gt;&lt;key app="EN" db-id="0zv90dpecfp553efd24vp9v45rz2t500d2zd" timestamp="1608371385"&gt;51&lt;/key&gt;&lt;/foreign-keys&gt;&lt;ref-type name="Journal Article"&gt;17&lt;/ref-type&gt;&lt;contributors&gt;&lt;authors&gt;&lt;author&gt;Karna, Sunaina Tejpal&lt;/author&gt;&lt;author&gt;Panda, Rajesh&lt;/author&gt;&lt;author&gt;Maurya, Ajeet Pratap&lt;/author&gt;&lt;author&gt;Kumari, Shashi&lt;/author&gt;&lt;/authors&gt;&lt;/contributors&gt;&lt;titles&gt;&lt;title&gt;Superior Mesenteric Artery Thrombosis in COVID-19 Pneumonia: an Underestimated Diagnosis—First Case Report in Asia&lt;/title&gt;&lt;secondary-title&gt;Indian Journal of Surgery&lt;/secondary-title&gt;&lt;/titles&gt;&lt;periodical&gt;&lt;full-title&gt;Indian Journal of Surgery&lt;/full-title&gt;&lt;/periodical&gt;&lt;dates&gt;&lt;year&gt;2020&lt;/year&gt;&lt;pub-dates&gt;&lt;date&gt;2020/10/19&lt;/date&gt;&lt;/pub-dates&gt;&lt;/dates&gt;&lt;isbn&gt;0973-9793&lt;/isbn&gt;&lt;urls&gt;&lt;related-urls&gt;&lt;url&gt;https://doi.org/10.1007/s12262-020-02638-5&lt;/url&gt;&lt;/related-urls&gt;&lt;/urls&gt;&lt;electronic-resource-num&gt;10.1007/s12262-020-02638-5&lt;/electronic-resource-num&gt;&lt;/record&gt;&lt;/Cite&gt;&lt;/EndNote&gt;</w:instrText>
            </w:r>
            <w:r w:rsidRPr="00887A71">
              <w:rPr>
                <w:rFonts w:ascii="Book Antiqua" w:hAnsi="Book Antiqua" w:cs="Calibri Light"/>
              </w:rPr>
              <w:fldChar w:fldCharType="separate"/>
            </w:r>
            <w:r w:rsidRPr="00887A71">
              <w:rPr>
                <w:rFonts w:ascii="Book Antiqua" w:hAnsi="Book Antiqua" w:cs="Calibri Light"/>
                <w:vertAlign w:val="superscript"/>
              </w:rPr>
              <w:t>[</w:t>
            </w:r>
            <w:r w:rsidRPr="00887A71">
              <w:rPr>
                <w:rFonts w:ascii="Book Antiqua" w:hAnsi="Book Antiqua" w:cs="Calibri Light"/>
                <w:vertAlign w:val="superscript"/>
                <w:lang w:eastAsia="zh-CN"/>
              </w:rPr>
              <w:t>45</w:t>
            </w:r>
            <w:r w:rsidRPr="00887A71">
              <w:rPr>
                <w:rFonts w:ascii="Book Antiqua" w:hAnsi="Book Antiqua" w:cs="Calibri Light"/>
                <w:vertAlign w:val="superscript"/>
              </w:rPr>
              <w:t>]</w:t>
            </w:r>
            <w:r w:rsidRPr="00887A71">
              <w:rPr>
                <w:rFonts w:ascii="Book Antiqua" w:hAnsi="Book Antiqua" w:cs="Calibri Light"/>
              </w:rPr>
              <w:fldChar w:fldCharType="end"/>
            </w:r>
          </w:p>
        </w:tc>
        <w:tc>
          <w:tcPr>
            <w:tcW w:w="1275" w:type="dxa"/>
          </w:tcPr>
          <w:p w14:paraId="29F5EED5" w14:textId="43F92CDA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Oct</w:t>
            </w:r>
            <w:r w:rsidRPr="00887A71">
              <w:rPr>
                <w:rFonts w:ascii="Book Antiqua" w:eastAsiaTheme="minorEastAsia" w:hAnsi="Book Antiqua" w:cs="Calibri Light"/>
                <w:lang w:eastAsia="zh-CN"/>
              </w:rPr>
              <w:t>ober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2020</w:t>
            </w:r>
          </w:p>
        </w:tc>
        <w:tc>
          <w:tcPr>
            <w:tcW w:w="1276" w:type="dxa"/>
          </w:tcPr>
          <w:p w14:paraId="5AD83A78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India</w:t>
            </w:r>
          </w:p>
        </w:tc>
        <w:tc>
          <w:tcPr>
            <w:tcW w:w="1276" w:type="dxa"/>
          </w:tcPr>
          <w:p w14:paraId="3447E64F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1</w:t>
            </w:r>
          </w:p>
        </w:tc>
        <w:tc>
          <w:tcPr>
            <w:tcW w:w="1134" w:type="dxa"/>
          </w:tcPr>
          <w:p w14:paraId="455B40F0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F</w:t>
            </w:r>
          </w:p>
        </w:tc>
        <w:tc>
          <w:tcPr>
            <w:tcW w:w="709" w:type="dxa"/>
          </w:tcPr>
          <w:p w14:paraId="58D701AA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61</w:t>
            </w:r>
          </w:p>
        </w:tc>
        <w:tc>
          <w:tcPr>
            <w:tcW w:w="1559" w:type="dxa"/>
          </w:tcPr>
          <w:p w14:paraId="4B67C5BA" w14:textId="66BF6D8F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DM,</w:t>
            </w:r>
            <w:r w:rsidR="00665075" w:rsidRPr="00887A71">
              <w:rPr>
                <w:rFonts w:ascii="Book Antiqua" w:hAnsi="Book Antiqua" w:cs="Calibri Light"/>
              </w:rPr>
              <w:t xml:space="preserve"> </w:t>
            </w:r>
            <w:r w:rsidRPr="00887A71">
              <w:rPr>
                <w:rFonts w:ascii="Book Antiqua" w:hAnsi="Book Antiqua" w:cs="Calibri Light"/>
              </w:rPr>
              <w:t>HTN</w:t>
            </w:r>
          </w:p>
        </w:tc>
        <w:tc>
          <w:tcPr>
            <w:tcW w:w="1347" w:type="dxa"/>
          </w:tcPr>
          <w:p w14:paraId="67194AC8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PCR</w:t>
            </w:r>
          </w:p>
        </w:tc>
        <w:tc>
          <w:tcPr>
            <w:tcW w:w="1771" w:type="dxa"/>
          </w:tcPr>
          <w:p w14:paraId="5056CF2B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Surgery</w:t>
            </w:r>
          </w:p>
        </w:tc>
        <w:tc>
          <w:tcPr>
            <w:tcW w:w="1161" w:type="dxa"/>
          </w:tcPr>
          <w:p w14:paraId="2D568FC5" w14:textId="77777777" w:rsidR="00560837" w:rsidRPr="00887A71" w:rsidRDefault="00560837" w:rsidP="00887A71">
            <w:pPr>
              <w:adjustRightInd w:val="0"/>
              <w:snapToGrid w:val="0"/>
              <w:spacing w:line="360" w:lineRule="auto"/>
              <w:jc w:val="both"/>
              <w:rPr>
                <w:rFonts w:ascii="Book Antiqua" w:hAnsi="Book Antiqua" w:cs="Calibri Light"/>
              </w:rPr>
            </w:pPr>
            <w:r w:rsidRPr="00887A71">
              <w:rPr>
                <w:rFonts w:ascii="Book Antiqua" w:hAnsi="Book Antiqua" w:cs="Calibri Light"/>
              </w:rPr>
              <w:t>Expired</w:t>
            </w:r>
          </w:p>
        </w:tc>
      </w:tr>
    </w:tbl>
    <w:p w14:paraId="6D71BA95" w14:textId="77777777" w:rsidR="0021351E" w:rsidRDefault="00F42254" w:rsidP="00887A71">
      <w:pPr>
        <w:spacing w:line="360" w:lineRule="auto"/>
        <w:jc w:val="both"/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sectPr w:rsidR="0021351E" w:rsidSect="001F0EBB">
          <w:pgSz w:w="15840" w:h="12240" w:orient="landscape"/>
          <w:pgMar w:top="1440" w:right="1440" w:bottom="1440" w:left="1440" w:header="709" w:footer="709" w:gutter="0"/>
          <w:cols w:space="708"/>
          <w:docGrid w:linePitch="360"/>
        </w:sectPr>
      </w:pPr>
      <w:r w:rsidRPr="00887A71">
        <w:rPr>
          <w:rFonts w:ascii="Book Antiqua" w:hAnsi="Book Antiqua"/>
          <w:lang w:eastAsia="zh-CN"/>
        </w:rPr>
        <w:t>M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Mal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PCR:</w:t>
      </w:r>
      <w:r w:rsidR="00665075" w:rsidRPr="00887A71">
        <w:rPr>
          <w:rFonts w:ascii="Book Antiqua" w:hAnsi="Book Antiqua"/>
          <w:b/>
          <w:bCs/>
          <w:lang w:eastAsia="zh-CN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Polymerase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chain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reaction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F: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Female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DM: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Diabetes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mellitus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1333F0" w:rsidRPr="00887A71">
        <w:rPr>
          <w:rFonts w:ascii="Book Antiqua" w:hAnsi="Book Antiqua" w:cs="Arial"/>
          <w:color w:val="202124"/>
          <w:shd w:val="clear" w:color="auto" w:fill="FFFFFF"/>
        </w:rPr>
        <w:t>NA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: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Not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Pr="00887A71">
        <w:rPr>
          <w:rFonts w:ascii="Book Antiqua" w:hAnsi="Book Antiqua" w:cs="Arial"/>
          <w:color w:val="202124"/>
          <w:shd w:val="clear" w:color="auto" w:fill="FFFFFF"/>
        </w:rPr>
        <w:t>available</w:t>
      </w:r>
      <w:r w:rsidRPr="00887A71">
        <w:rPr>
          <w:rFonts w:ascii="Book Antiqua" w:hAnsi="Book Antiqua" w:cs="Arial"/>
          <w:color w:val="202124"/>
          <w:shd w:val="clear" w:color="auto" w:fill="FFFFFF"/>
          <w:lang w:eastAsia="zh-CN"/>
        </w:rPr>
        <w:t>;</w:t>
      </w:r>
      <w:r w:rsidR="00665075" w:rsidRPr="00887A71">
        <w:rPr>
          <w:rFonts w:ascii="Book Antiqua" w:hAnsi="Book Antiqua" w:cs="Arial"/>
          <w:color w:val="202124"/>
          <w:shd w:val="clear" w:color="auto" w:fill="FFFFFF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T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omputed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tomography</w:t>
      </w:r>
      <w:r w:rsidRPr="00887A71">
        <w:rPr>
          <w:rFonts w:ascii="Book Antiqua" w:hAnsi="Book Antiqua"/>
          <w:lang w:eastAsia="zh-CN"/>
        </w:rPr>
        <w:t>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CKD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Chronic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kidney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diseas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IHD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Ischemic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heart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diseas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OSA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Obstructive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sleep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apnea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OPD: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/>
          <w:lang w:eastAsia="zh-CN"/>
        </w:rPr>
        <w:t>Chroni</w:t>
      </w:r>
      <w:r w:rsidRPr="00887A71">
        <w:rPr>
          <w:rFonts w:ascii="Book Antiqua" w:hAnsi="Book Antiqua"/>
          <w:lang w:eastAsia="zh-CN"/>
        </w:rPr>
        <w:t>c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obstructive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pulmonary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Pr="00887A71">
        <w:rPr>
          <w:rFonts w:ascii="Book Antiqua" w:hAnsi="Book Antiqua"/>
          <w:lang w:eastAsia="zh-CN"/>
        </w:rPr>
        <w:t>disease;</w:t>
      </w:r>
      <w:r w:rsidR="00665075" w:rsidRPr="00887A71">
        <w:rPr>
          <w:rFonts w:ascii="Book Antiqua" w:hAnsi="Book Antiqua"/>
          <w:lang w:eastAsia="zh-CN"/>
        </w:rPr>
        <w:t xml:space="preserve"> </w:t>
      </w:r>
      <w:r w:rsidR="00EB06F2" w:rsidRPr="00887A71">
        <w:rPr>
          <w:rFonts w:ascii="Book Antiqua" w:hAnsi="Book Antiqua" w:cs="Arial"/>
          <w:color w:val="202124"/>
          <w:shd w:val="clear" w:color="auto" w:fill="FFFFFF"/>
        </w:rPr>
        <w:t>ISH:</w:t>
      </w:r>
      <w:r w:rsidR="00665075" w:rsidRPr="00887A71">
        <w:rPr>
          <w:rFonts w:ascii="Book Antiqua" w:hAnsi="Book Antiqua" w:cs="Arial"/>
          <w:b/>
          <w:bCs/>
          <w:i/>
          <w:iCs/>
          <w:color w:val="5F6368"/>
          <w:shd w:val="clear" w:color="auto" w:fill="FFFFFF"/>
        </w:rPr>
        <w:t xml:space="preserve"> </w:t>
      </w:r>
      <w:r w:rsidR="00EB06F2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In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EB06F2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situ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EB06F2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hybridiza</w:t>
      </w:r>
      <w:r w:rsidR="004D6C4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tion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;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ECMO: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Extra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corporeal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8D6E9D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m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embrane</w:t>
      </w:r>
      <w:r w:rsidR="00665075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 xml:space="preserve"> </w:t>
      </w:r>
      <w:r w:rsidR="008D6E9D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o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xygenation</w:t>
      </w:r>
      <w:r w:rsidR="008D6E9D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; HTN: Hypertension</w:t>
      </w:r>
      <w:r w:rsidR="00FA0EAD" w:rsidRPr="00887A71">
        <w:rPr>
          <w:rStyle w:val="aa"/>
          <w:rFonts w:ascii="Book Antiqua" w:hAnsi="Book Antiqua" w:cs="Arial"/>
          <w:i w:val="0"/>
          <w:iCs w:val="0"/>
          <w:shd w:val="clear" w:color="auto" w:fill="FFFFFF"/>
        </w:rPr>
        <w:t>.</w:t>
      </w:r>
    </w:p>
    <w:p w14:paraId="5B24AD16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2911128A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0F01010B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3491AC5C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538E0316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0A194FA4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50C61D71" wp14:editId="5B646838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110898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108363AC" w14:textId="77777777" w:rsidR="0021351E" w:rsidRPr="00763D22" w:rsidRDefault="0021351E" w:rsidP="0021351E">
      <w:pPr>
        <w:autoSpaceDE w:val="0"/>
        <w:autoSpaceDN w:val="0"/>
        <w:adjustRightInd w:val="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1B9376A8" w14:textId="77777777" w:rsidR="0021351E" w:rsidRPr="00763D22" w:rsidRDefault="0021351E" w:rsidP="0021351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033BD537" w14:textId="77777777" w:rsidR="0021351E" w:rsidRPr="00763D22" w:rsidRDefault="0021351E" w:rsidP="0021351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 w:rsidRPr="00763D22"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296F4BB7" w14:textId="77777777" w:rsidR="0021351E" w:rsidRPr="00763D22" w:rsidRDefault="0021351E" w:rsidP="0021351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2DB86FD2" w14:textId="77777777" w:rsidR="0021351E" w:rsidRPr="00763D22" w:rsidRDefault="0021351E" w:rsidP="0021351E">
      <w:pPr>
        <w:autoSpaceDE w:val="0"/>
        <w:autoSpaceDN w:val="0"/>
        <w:adjustRightInd w:val="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 w:rsidRPr="00763D22"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17A68895" w14:textId="77777777" w:rsidR="0021351E" w:rsidRPr="00763D22" w:rsidRDefault="0021351E" w:rsidP="0021351E">
      <w:pPr>
        <w:jc w:val="center"/>
        <w:rPr>
          <w:rFonts w:ascii="Book Antiqua" w:hAnsi="Book Antiqua"/>
          <w:lang w:eastAsia="zh-CN"/>
        </w:rPr>
      </w:pPr>
      <w:r w:rsidRPr="00763D22"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6AD285EE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2968F871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3B0FDFFE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6B10DE0D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  <w:r>
        <w:rPr>
          <w:rFonts w:ascii="Book Antiqua" w:hAnsi="Book Antiqua"/>
          <w:noProof/>
          <w:lang w:eastAsia="zh-CN"/>
        </w:rPr>
        <w:drawing>
          <wp:inline distT="0" distB="0" distL="0" distR="0" wp14:anchorId="35FF02F6" wp14:editId="1321704F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237D35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4986FDB2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5ABF6C48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7CA9EA8F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1D985913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789E01BE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60B5E00A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3C60CFCD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6910C216" w14:textId="77777777" w:rsidR="0021351E" w:rsidRDefault="0021351E" w:rsidP="0021351E">
      <w:pPr>
        <w:jc w:val="center"/>
        <w:rPr>
          <w:rFonts w:ascii="Book Antiqua" w:hAnsi="Book Antiqua"/>
          <w:lang w:eastAsia="zh-CN"/>
        </w:rPr>
      </w:pPr>
    </w:p>
    <w:p w14:paraId="42F2C54C" w14:textId="77777777" w:rsidR="0021351E" w:rsidRPr="00763D22" w:rsidRDefault="0021351E" w:rsidP="0021351E">
      <w:pPr>
        <w:jc w:val="right"/>
        <w:rPr>
          <w:rFonts w:ascii="Book Antiqua" w:hAnsi="Book Antiqua"/>
          <w:color w:val="000000" w:themeColor="text1"/>
          <w:lang w:eastAsia="zh-CN"/>
        </w:rPr>
      </w:pPr>
    </w:p>
    <w:p w14:paraId="7687BF63" w14:textId="77777777" w:rsidR="0021351E" w:rsidRPr="00763D22" w:rsidRDefault="0021351E" w:rsidP="0021351E">
      <w:pPr>
        <w:jc w:val="center"/>
        <w:rPr>
          <w:rFonts w:ascii="Book Antiqua" w:hAnsi="Book Antiqua"/>
          <w:color w:val="000000" w:themeColor="text1"/>
          <w:lang w:eastAsia="zh-CN"/>
        </w:rPr>
      </w:pPr>
      <w:r w:rsidRPr="00763D22">
        <w:rPr>
          <w:rFonts w:ascii="Book Antiqua" w:eastAsia="BookAntiqua-Bold" w:hAnsi="Book Antiqua" w:cs="BookAntiqua-Bold"/>
          <w:b/>
          <w:bCs/>
          <w:color w:val="000000" w:themeColor="text1"/>
        </w:rPr>
        <w:t>© 2021 Baishideng Publishing Group Inc. All rights reserved.</w: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begin"/>
      </w:r>
      <w:r w:rsidRPr="00763D22">
        <w:rPr>
          <w:rFonts w:ascii="Book Antiqua" w:hAnsi="Book Antiqua"/>
          <w:color w:val="000000" w:themeColor="text1"/>
          <w:lang w:eastAsia="zh-CN"/>
        </w:rPr>
        <w:instrText xml:space="preserve"> ADDIN EN.REFLIST </w:instrText>
      </w:r>
      <w:r w:rsidRPr="00763D22">
        <w:rPr>
          <w:rFonts w:ascii="Book Antiqua" w:hAnsi="Book Antiqua"/>
          <w:color w:val="000000" w:themeColor="text1"/>
          <w:lang w:eastAsia="zh-CN"/>
        </w:rPr>
        <w:fldChar w:fldCharType="end"/>
      </w:r>
    </w:p>
    <w:p w14:paraId="102D6FD7" w14:textId="070F3505" w:rsidR="00DC68AD" w:rsidRPr="0021351E" w:rsidRDefault="00DC68AD" w:rsidP="00887A71">
      <w:pPr>
        <w:spacing w:line="360" w:lineRule="auto"/>
        <w:jc w:val="both"/>
        <w:rPr>
          <w:rFonts w:ascii="Book Antiqua" w:hAnsi="Book Antiqua" w:cs="Arial"/>
          <w:shd w:val="clear" w:color="auto" w:fill="FFFFFF"/>
          <w:lang w:eastAsia="zh-CN"/>
        </w:rPr>
      </w:pPr>
      <w:bookmarkStart w:id="113" w:name="_GoBack"/>
      <w:bookmarkEnd w:id="113"/>
    </w:p>
    <w:sectPr w:rsidR="00DC68AD" w:rsidRPr="0021351E" w:rsidSect="00BD7A2A">
      <w:pgSz w:w="11907" w:h="16839" w:code="9"/>
      <w:pgMar w:top="1440" w:right="1797" w:bottom="1440" w:left="179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7C0F90" w14:textId="77777777" w:rsidR="00AF7DA4" w:rsidRDefault="00AF7DA4" w:rsidP="00FC70E8">
      <w:r>
        <w:separator/>
      </w:r>
    </w:p>
  </w:endnote>
  <w:endnote w:type="continuationSeparator" w:id="0">
    <w:p w14:paraId="59F0C308" w14:textId="77777777" w:rsidR="00AF7DA4" w:rsidRDefault="00AF7DA4" w:rsidP="00FC70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NewRomanPSMT">
    <w:altName w:val="宋体"/>
    <w:charset w:val="86"/>
    <w:family w:val="auto"/>
    <w:pitch w:val="default"/>
    <w:sig w:usb0="00000005" w:usb1="080F0000" w:usb2="00000010" w:usb3="00000000" w:csb0="00060002" w:csb1="00000000"/>
  </w:font>
  <w:font w:name="Garamond-Bold">
    <w:altName w:val="等线"/>
    <w:charset w:val="00"/>
    <w:family w:val="auto"/>
    <w:pitch w:val="default"/>
    <w:sig w:usb0="00000001" w:usb1="080E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Antiqua-Bold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Book Antiqua" w:hAnsi="Book Antiqua"/>
        <w:sz w:val="24"/>
        <w:szCs w:val="24"/>
      </w:rPr>
      <w:id w:val="-379329292"/>
      <w:docPartObj>
        <w:docPartGallery w:val="Page Numbers (Bottom of Page)"/>
        <w:docPartUnique/>
      </w:docPartObj>
    </w:sdtPr>
    <w:sdtEndPr/>
    <w:sdtContent>
      <w:sdt>
        <w:sdtPr>
          <w:rPr>
            <w:rFonts w:ascii="Book Antiqua" w:hAnsi="Book Antiqua"/>
            <w:sz w:val="24"/>
            <w:szCs w:val="24"/>
          </w:rPr>
          <w:id w:val="860082579"/>
          <w:docPartObj>
            <w:docPartGallery w:val="Page Numbers (Top of Page)"/>
            <w:docPartUnique/>
          </w:docPartObj>
        </w:sdtPr>
        <w:sdtEndPr/>
        <w:sdtContent>
          <w:p w14:paraId="49E5F84A" w14:textId="56F44970" w:rsidR="007D04A1" w:rsidRPr="00D8706B" w:rsidRDefault="007D04A1">
            <w:pPr>
              <w:pStyle w:val="ae"/>
              <w:jc w:val="right"/>
              <w:rPr>
                <w:rFonts w:ascii="Book Antiqua" w:hAnsi="Book Antiqua"/>
                <w:sz w:val="24"/>
                <w:szCs w:val="24"/>
              </w:rPr>
            </w:pPr>
            <w:r w:rsidRPr="00D8706B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8706B">
              <w:rPr>
                <w:rFonts w:ascii="Book Antiqua" w:hAnsi="Book Antiqua"/>
                <w:sz w:val="24"/>
                <w:szCs w:val="24"/>
              </w:rPr>
              <w:instrText>PAGE</w:instrTex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AF7DA4">
              <w:rPr>
                <w:rFonts w:ascii="Book Antiqua" w:hAnsi="Book Antiqua"/>
                <w:noProof/>
                <w:sz w:val="24"/>
                <w:szCs w:val="24"/>
              </w:rPr>
              <w:t>1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end"/>
            </w:r>
            <w:r w:rsidRPr="00D8706B"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/ 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begin"/>
            </w:r>
            <w:r w:rsidRPr="00D8706B">
              <w:rPr>
                <w:rFonts w:ascii="Book Antiqua" w:hAnsi="Book Antiqua"/>
                <w:sz w:val="24"/>
                <w:szCs w:val="24"/>
              </w:rPr>
              <w:instrText>NUMPAGES</w:instrTex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separate"/>
            </w:r>
            <w:r w:rsidR="00AF7DA4">
              <w:rPr>
                <w:rFonts w:ascii="Book Antiqua" w:hAnsi="Book Antiqua"/>
                <w:noProof/>
                <w:sz w:val="24"/>
                <w:szCs w:val="24"/>
              </w:rPr>
              <w:t>1</w:t>
            </w:r>
            <w:r w:rsidRPr="00D8706B">
              <w:rPr>
                <w:rFonts w:ascii="Book Antiqua" w:hAnsi="Book Antiqua"/>
                <w:sz w:val="24"/>
                <w:szCs w:val="24"/>
              </w:rPr>
              <w:fldChar w:fldCharType="end"/>
            </w:r>
          </w:p>
        </w:sdtContent>
      </w:sdt>
    </w:sdtContent>
  </w:sdt>
  <w:p w14:paraId="1C941DB8" w14:textId="77777777" w:rsidR="007D04A1" w:rsidRDefault="007D04A1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EA82091" w14:textId="77777777" w:rsidR="00AF7DA4" w:rsidRDefault="00AF7DA4" w:rsidP="00FC70E8">
      <w:r>
        <w:separator/>
      </w:r>
    </w:p>
  </w:footnote>
  <w:footnote w:type="continuationSeparator" w:id="0">
    <w:p w14:paraId="4B073517" w14:textId="77777777" w:rsidR="00AF7DA4" w:rsidRDefault="00AF7DA4" w:rsidP="00FC70E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8"/>
  <w:removePersonalInformation/>
  <w:removeDateAndTime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B3E"/>
    <w:rsid w:val="000061FB"/>
    <w:rsid w:val="00013355"/>
    <w:rsid w:val="00085B25"/>
    <w:rsid w:val="00086D7F"/>
    <w:rsid w:val="000C2D08"/>
    <w:rsid w:val="000F6863"/>
    <w:rsid w:val="00120E72"/>
    <w:rsid w:val="00127F65"/>
    <w:rsid w:val="001333F0"/>
    <w:rsid w:val="001469BC"/>
    <w:rsid w:val="0015022C"/>
    <w:rsid w:val="001514CD"/>
    <w:rsid w:val="0015737C"/>
    <w:rsid w:val="00172879"/>
    <w:rsid w:val="001C1FBD"/>
    <w:rsid w:val="001C2CA2"/>
    <w:rsid w:val="001F0EBB"/>
    <w:rsid w:val="002062CC"/>
    <w:rsid w:val="002079E8"/>
    <w:rsid w:val="0021351E"/>
    <w:rsid w:val="00247822"/>
    <w:rsid w:val="00261592"/>
    <w:rsid w:val="00273063"/>
    <w:rsid w:val="00284EA0"/>
    <w:rsid w:val="002A3FE2"/>
    <w:rsid w:val="002D0DE5"/>
    <w:rsid w:val="00321F32"/>
    <w:rsid w:val="00347BBA"/>
    <w:rsid w:val="00366073"/>
    <w:rsid w:val="003765B3"/>
    <w:rsid w:val="003806E2"/>
    <w:rsid w:val="003917EF"/>
    <w:rsid w:val="00395793"/>
    <w:rsid w:val="003A1EBA"/>
    <w:rsid w:val="003E34D5"/>
    <w:rsid w:val="00412384"/>
    <w:rsid w:val="00414F65"/>
    <w:rsid w:val="00422D63"/>
    <w:rsid w:val="004277B8"/>
    <w:rsid w:val="00481AD1"/>
    <w:rsid w:val="00490226"/>
    <w:rsid w:val="00497A71"/>
    <w:rsid w:val="004C533E"/>
    <w:rsid w:val="004D6C45"/>
    <w:rsid w:val="004E4E05"/>
    <w:rsid w:val="004F4210"/>
    <w:rsid w:val="00513356"/>
    <w:rsid w:val="00546A19"/>
    <w:rsid w:val="0055001A"/>
    <w:rsid w:val="00554C68"/>
    <w:rsid w:val="00560837"/>
    <w:rsid w:val="005630CF"/>
    <w:rsid w:val="00565757"/>
    <w:rsid w:val="0057149F"/>
    <w:rsid w:val="00586F8A"/>
    <w:rsid w:val="005B3E20"/>
    <w:rsid w:val="005C5189"/>
    <w:rsid w:val="005C5760"/>
    <w:rsid w:val="005C740F"/>
    <w:rsid w:val="005D4BE4"/>
    <w:rsid w:val="005D7A46"/>
    <w:rsid w:val="005E0A54"/>
    <w:rsid w:val="005F33CA"/>
    <w:rsid w:val="005F50D3"/>
    <w:rsid w:val="00602726"/>
    <w:rsid w:val="00607AC3"/>
    <w:rsid w:val="00645643"/>
    <w:rsid w:val="00665075"/>
    <w:rsid w:val="0068775A"/>
    <w:rsid w:val="00695FA7"/>
    <w:rsid w:val="006C147C"/>
    <w:rsid w:val="006C582B"/>
    <w:rsid w:val="006E7157"/>
    <w:rsid w:val="007078CB"/>
    <w:rsid w:val="007100A7"/>
    <w:rsid w:val="007104B1"/>
    <w:rsid w:val="00713966"/>
    <w:rsid w:val="007164AD"/>
    <w:rsid w:val="00717235"/>
    <w:rsid w:val="00717F0E"/>
    <w:rsid w:val="00725FE5"/>
    <w:rsid w:val="00751308"/>
    <w:rsid w:val="00775F5A"/>
    <w:rsid w:val="00776B25"/>
    <w:rsid w:val="00777DB7"/>
    <w:rsid w:val="00783132"/>
    <w:rsid w:val="00795E16"/>
    <w:rsid w:val="007A09F0"/>
    <w:rsid w:val="007C09A1"/>
    <w:rsid w:val="007C19D3"/>
    <w:rsid w:val="007C317C"/>
    <w:rsid w:val="007D04A1"/>
    <w:rsid w:val="007F17C9"/>
    <w:rsid w:val="00827E23"/>
    <w:rsid w:val="00832D3A"/>
    <w:rsid w:val="00835480"/>
    <w:rsid w:val="00836F96"/>
    <w:rsid w:val="0084624E"/>
    <w:rsid w:val="00887A71"/>
    <w:rsid w:val="00895487"/>
    <w:rsid w:val="008A32EF"/>
    <w:rsid w:val="008C18FD"/>
    <w:rsid w:val="008D6E9D"/>
    <w:rsid w:val="008E3E0E"/>
    <w:rsid w:val="008F5F1C"/>
    <w:rsid w:val="00954181"/>
    <w:rsid w:val="009557DB"/>
    <w:rsid w:val="00956DE6"/>
    <w:rsid w:val="009711A8"/>
    <w:rsid w:val="009918FC"/>
    <w:rsid w:val="009951CC"/>
    <w:rsid w:val="009A19C0"/>
    <w:rsid w:val="009A5B2E"/>
    <w:rsid w:val="009C481E"/>
    <w:rsid w:val="009C6FB0"/>
    <w:rsid w:val="009D07ED"/>
    <w:rsid w:val="009E04F6"/>
    <w:rsid w:val="009E7500"/>
    <w:rsid w:val="00A0420E"/>
    <w:rsid w:val="00A2728E"/>
    <w:rsid w:val="00A421B3"/>
    <w:rsid w:val="00A47AF5"/>
    <w:rsid w:val="00A6579D"/>
    <w:rsid w:val="00A77B3E"/>
    <w:rsid w:val="00A801ED"/>
    <w:rsid w:val="00AA3009"/>
    <w:rsid w:val="00AA45C1"/>
    <w:rsid w:val="00AA5A67"/>
    <w:rsid w:val="00AA63A2"/>
    <w:rsid w:val="00AD1DE9"/>
    <w:rsid w:val="00AE3BDE"/>
    <w:rsid w:val="00AF7DA4"/>
    <w:rsid w:val="00B104FA"/>
    <w:rsid w:val="00B279A8"/>
    <w:rsid w:val="00B27E11"/>
    <w:rsid w:val="00B317E9"/>
    <w:rsid w:val="00B36D69"/>
    <w:rsid w:val="00B459AF"/>
    <w:rsid w:val="00B60BAD"/>
    <w:rsid w:val="00B92853"/>
    <w:rsid w:val="00B92A85"/>
    <w:rsid w:val="00B9711C"/>
    <w:rsid w:val="00BB36B7"/>
    <w:rsid w:val="00BC2286"/>
    <w:rsid w:val="00BD0F2B"/>
    <w:rsid w:val="00BD1677"/>
    <w:rsid w:val="00C0192A"/>
    <w:rsid w:val="00C11BAB"/>
    <w:rsid w:val="00C34FE2"/>
    <w:rsid w:val="00C421DE"/>
    <w:rsid w:val="00C569F6"/>
    <w:rsid w:val="00C60A63"/>
    <w:rsid w:val="00C7791F"/>
    <w:rsid w:val="00C82F02"/>
    <w:rsid w:val="00C9472C"/>
    <w:rsid w:val="00CA2A55"/>
    <w:rsid w:val="00CC1ABC"/>
    <w:rsid w:val="00CC3065"/>
    <w:rsid w:val="00CD1AB6"/>
    <w:rsid w:val="00CD26AA"/>
    <w:rsid w:val="00CD5A1D"/>
    <w:rsid w:val="00CF1888"/>
    <w:rsid w:val="00D03DE7"/>
    <w:rsid w:val="00D07BFC"/>
    <w:rsid w:val="00D67DC5"/>
    <w:rsid w:val="00D8623B"/>
    <w:rsid w:val="00D8706B"/>
    <w:rsid w:val="00D96E3A"/>
    <w:rsid w:val="00DA5264"/>
    <w:rsid w:val="00DA5E7D"/>
    <w:rsid w:val="00DB56FC"/>
    <w:rsid w:val="00DC68AD"/>
    <w:rsid w:val="00DD6E47"/>
    <w:rsid w:val="00DE76F0"/>
    <w:rsid w:val="00DF214B"/>
    <w:rsid w:val="00DF42D1"/>
    <w:rsid w:val="00E12DC1"/>
    <w:rsid w:val="00E6466F"/>
    <w:rsid w:val="00E67480"/>
    <w:rsid w:val="00E748DC"/>
    <w:rsid w:val="00E74B8B"/>
    <w:rsid w:val="00E85B5A"/>
    <w:rsid w:val="00E96446"/>
    <w:rsid w:val="00EA01B9"/>
    <w:rsid w:val="00EA0586"/>
    <w:rsid w:val="00EA10B6"/>
    <w:rsid w:val="00EB06F2"/>
    <w:rsid w:val="00EB72C9"/>
    <w:rsid w:val="00EC413C"/>
    <w:rsid w:val="00ED38A1"/>
    <w:rsid w:val="00ED6F2B"/>
    <w:rsid w:val="00EF78C6"/>
    <w:rsid w:val="00F00332"/>
    <w:rsid w:val="00F020AA"/>
    <w:rsid w:val="00F32AC7"/>
    <w:rsid w:val="00F36435"/>
    <w:rsid w:val="00F42254"/>
    <w:rsid w:val="00F50B40"/>
    <w:rsid w:val="00F65CC9"/>
    <w:rsid w:val="00F721AC"/>
    <w:rsid w:val="00F73794"/>
    <w:rsid w:val="00FA0EAD"/>
    <w:rsid w:val="00FB24FA"/>
    <w:rsid w:val="00FC70E8"/>
    <w:rsid w:val="00FE5BA0"/>
    <w:rsid w:val="00FF4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744347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Balloon Text" w:semiHidden="0" w:unhideWhenUsed="0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DD6E47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4">
    <w:name w:val="Balloon Text"/>
    <w:basedOn w:val="a"/>
    <w:link w:val="Char"/>
    <w:rsid w:val="00DC68AD"/>
    <w:rPr>
      <w:sz w:val="18"/>
      <w:szCs w:val="18"/>
    </w:rPr>
  </w:style>
  <w:style w:type="character" w:customStyle="1" w:styleId="Char">
    <w:name w:val="批注框文本 Char"/>
    <w:basedOn w:val="a0"/>
    <w:link w:val="a4"/>
    <w:rsid w:val="00DC68AD"/>
    <w:rPr>
      <w:sz w:val="18"/>
      <w:szCs w:val="18"/>
    </w:rPr>
  </w:style>
  <w:style w:type="character" w:styleId="a5">
    <w:name w:val="annotation reference"/>
    <w:basedOn w:val="a0"/>
    <w:rsid w:val="00DC68AD"/>
    <w:rPr>
      <w:sz w:val="21"/>
      <w:szCs w:val="21"/>
    </w:rPr>
  </w:style>
  <w:style w:type="paragraph" w:styleId="a6">
    <w:name w:val="annotation text"/>
    <w:basedOn w:val="a"/>
    <w:link w:val="Char0"/>
    <w:rsid w:val="00DC68AD"/>
  </w:style>
  <w:style w:type="character" w:customStyle="1" w:styleId="Char0">
    <w:name w:val="批注文字 Char"/>
    <w:basedOn w:val="a0"/>
    <w:link w:val="a6"/>
    <w:rsid w:val="00DC68AD"/>
    <w:rPr>
      <w:sz w:val="24"/>
      <w:szCs w:val="24"/>
    </w:rPr>
  </w:style>
  <w:style w:type="paragraph" w:styleId="a7">
    <w:name w:val="annotation subject"/>
    <w:basedOn w:val="a6"/>
    <w:next w:val="a6"/>
    <w:link w:val="Char1"/>
    <w:rsid w:val="00DC68AD"/>
    <w:rPr>
      <w:b/>
      <w:bCs/>
    </w:rPr>
  </w:style>
  <w:style w:type="character" w:customStyle="1" w:styleId="Char1">
    <w:name w:val="批注主题 Char"/>
    <w:basedOn w:val="Char0"/>
    <w:link w:val="a7"/>
    <w:rsid w:val="00DC68AD"/>
    <w:rPr>
      <w:b/>
      <w:bCs/>
      <w:sz w:val="24"/>
      <w:szCs w:val="24"/>
    </w:rPr>
  </w:style>
  <w:style w:type="paragraph" w:styleId="a8">
    <w:name w:val="No Spacing"/>
    <w:uiPriority w:val="1"/>
    <w:qFormat/>
    <w:rsid w:val="008A32EF"/>
    <w:rPr>
      <w:rFonts w:asciiTheme="minorHAnsi" w:hAnsiTheme="minorHAnsi" w:cstheme="minorBidi"/>
      <w:sz w:val="22"/>
      <w:szCs w:val="22"/>
    </w:rPr>
  </w:style>
  <w:style w:type="paragraph" w:customStyle="1" w:styleId="DecimalAligned">
    <w:name w:val="Decimal Aligned"/>
    <w:basedOn w:val="a"/>
    <w:uiPriority w:val="40"/>
    <w:qFormat/>
    <w:rsid w:val="008A32EF"/>
    <w:pPr>
      <w:tabs>
        <w:tab w:val="decimal" w:pos="360"/>
      </w:tabs>
      <w:spacing w:after="200" w:line="276" w:lineRule="auto"/>
    </w:pPr>
    <w:rPr>
      <w:rFonts w:asciiTheme="minorHAnsi" w:hAnsiTheme="minorHAnsi"/>
      <w:sz w:val="22"/>
      <w:szCs w:val="22"/>
    </w:rPr>
  </w:style>
  <w:style w:type="character" w:styleId="a9">
    <w:name w:val="Subtle Emphasis"/>
    <w:basedOn w:val="a0"/>
    <w:uiPriority w:val="19"/>
    <w:qFormat/>
    <w:rsid w:val="008A32EF"/>
    <w:rPr>
      <w:i/>
      <w:iCs/>
    </w:rPr>
  </w:style>
  <w:style w:type="table" w:styleId="-1">
    <w:name w:val="Light Shading Accent 1"/>
    <w:basedOn w:val="a1"/>
    <w:uiPriority w:val="60"/>
    <w:rsid w:val="008A32EF"/>
    <w:rPr>
      <w:rFonts w:asciiTheme="minorHAnsi" w:hAnsiTheme="minorHAnsi" w:cstheme="minorBidi"/>
      <w:color w:val="365F91" w:themeColor="accent1" w:themeShade="BF"/>
      <w:sz w:val="22"/>
      <w:szCs w:val="22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aa">
    <w:name w:val="Emphasis"/>
    <w:basedOn w:val="a0"/>
    <w:uiPriority w:val="20"/>
    <w:qFormat/>
    <w:rsid w:val="00CD26AA"/>
    <w:rPr>
      <w:i/>
      <w:iCs/>
    </w:rPr>
  </w:style>
  <w:style w:type="character" w:styleId="ab">
    <w:name w:val="Strong"/>
    <w:basedOn w:val="a0"/>
    <w:uiPriority w:val="22"/>
    <w:qFormat/>
    <w:rsid w:val="00EB06F2"/>
    <w:rPr>
      <w:b/>
      <w:bCs/>
    </w:rPr>
  </w:style>
  <w:style w:type="character" w:customStyle="1" w:styleId="fm-vol-iss-date">
    <w:name w:val="fm-vol-iss-date"/>
    <w:basedOn w:val="a0"/>
    <w:rsid w:val="006C582B"/>
  </w:style>
  <w:style w:type="character" w:customStyle="1" w:styleId="doi">
    <w:name w:val="doi"/>
    <w:basedOn w:val="a0"/>
    <w:rsid w:val="006C582B"/>
  </w:style>
  <w:style w:type="table" w:styleId="ac">
    <w:name w:val="Table Grid"/>
    <w:basedOn w:val="a1"/>
    <w:uiPriority w:val="39"/>
    <w:rsid w:val="009951CC"/>
    <w:rPr>
      <w:rFonts w:eastAsiaTheme="minorHAnsi"/>
      <w:sz w:val="24"/>
      <w:szCs w:val="5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header"/>
    <w:basedOn w:val="a"/>
    <w:link w:val="Char2"/>
    <w:unhideWhenUsed/>
    <w:rsid w:val="00FC70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d"/>
    <w:rsid w:val="00FC70E8"/>
    <w:rPr>
      <w:sz w:val="18"/>
      <w:szCs w:val="18"/>
    </w:rPr>
  </w:style>
  <w:style w:type="paragraph" w:styleId="ae">
    <w:name w:val="footer"/>
    <w:basedOn w:val="a"/>
    <w:link w:val="Char3"/>
    <w:uiPriority w:val="99"/>
    <w:unhideWhenUsed/>
    <w:rsid w:val="00FC70E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e"/>
    <w:uiPriority w:val="99"/>
    <w:rsid w:val="00FC70E8"/>
    <w:rPr>
      <w:sz w:val="18"/>
      <w:szCs w:val="18"/>
    </w:rPr>
  </w:style>
  <w:style w:type="character" w:styleId="af">
    <w:name w:val="Hyperlink"/>
    <w:basedOn w:val="a0"/>
    <w:unhideWhenUsed/>
    <w:rsid w:val="00FB24F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able of authorities" w:semiHidden="0" w:unhideWhenUsed="0"/>
    <w:lsdException w:name="List" w:semiHidden="0" w:unhideWhenUsed="0"/>
    <w:lsdException w:name="List Bullet" w:semiHidden="0" w:unhideWhenUsed="0"/>
    <w:lsdException w:name="Title" w:semiHidden="0" w:unhideWhenUsed="0" w:qFormat="1"/>
    <w:lsdException w:name="List Continue 2" w:semiHidden="0" w:unhideWhenUsed="0"/>
    <w:lsdException w:name="List Continue 3" w:semiHidden="0" w:unhideWhenUsed="0"/>
    <w:lsdException w:name="List Continue 4" w:semiHidden="0" w:unhideWhenUsed="0"/>
    <w:lsdException w:name="List Continue 5" w:semiHidden="0" w:unhideWhenUsed="0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Balloon Text" w:semiHidden="0" w:unhideWhenUsed="0"/>
    <w:lsdException w:name="Table Grid" w:semiHidden="0" w:uiPriority="3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DD6E47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paragraph" w:styleId="a4">
    <w:name w:val="Balloon Text"/>
    <w:basedOn w:val="a"/>
    <w:link w:val="Char"/>
    <w:rsid w:val="00DC68AD"/>
    <w:rPr>
      <w:sz w:val="18"/>
      <w:szCs w:val="18"/>
    </w:rPr>
  </w:style>
  <w:style w:type="character" w:customStyle="1" w:styleId="Char">
    <w:name w:val="批注框文本 Char"/>
    <w:basedOn w:val="a0"/>
    <w:link w:val="a4"/>
    <w:rsid w:val="00DC68AD"/>
    <w:rPr>
      <w:sz w:val="18"/>
      <w:szCs w:val="18"/>
    </w:rPr>
  </w:style>
  <w:style w:type="character" w:styleId="a5">
    <w:name w:val="annotation reference"/>
    <w:basedOn w:val="a0"/>
    <w:rsid w:val="00DC68AD"/>
    <w:rPr>
      <w:sz w:val="21"/>
      <w:szCs w:val="21"/>
    </w:rPr>
  </w:style>
  <w:style w:type="paragraph" w:styleId="a6">
    <w:name w:val="annotation text"/>
    <w:basedOn w:val="a"/>
    <w:link w:val="Char0"/>
    <w:rsid w:val="00DC68AD"/>
  </w:style>
  <w:style w:type="character" w:customStyle="1" w:styleId="Char0">
    <w:name w:val="批注文字 Char"/>
    <w:basedOn w:val="a0"/>
    <w:link w:val="a6"/>
    <w:rsid w:val="00DC68AD"/>
    <w:rPr>
      <w:sz w:val="24"/>
      <w:szCs w:val="24"/>
    </w:rPr>
  </w:style>
  <w:style w:type="paragraph" w:styleId="a7">
    <w:name w:val="annotation subject"/>
    <w:basedOn w:val="a6"/>
    <w:next w:val="a6"/>
    <w:link w:val="Char1"/>
    <w:rsid w:val="00DC68AD"/>
    <w:rPr>
      <w:b/>
      <w:bCs/>
    </w:rPr>
  </w:style>
  <w:style w:type="character" w:customStyle="1" w:styleId="Char1">
    <w:name w:val="批注主题 Char"/>
    <w:basedOn w:val="Char0"/>
    <w:link w:val="a7"/>
    <w:rsid w:val="00DC68AD"/>
    <w:rPr>
      <w:b/>
      <w:bCs/>
      <w:sz w:val="24"/>
      <w:szCs w:val="24"/>
    </w:rPr>
  </w:style>
  <w:style w:type="paragraph" w:styleId="a8">
    <w:name w:val="No Spacing"/>
    <w:uiPriority w:val="1"/>
    <w:qFormat/>
    <w:rsid w:val="008A32EF"/>
    <w:rPr>
      <w:rFonts w:asciiTheme="minorHAnsi" w:hAnsiTheme="minorHAnsi" w:cstheme="minorBidi"/>
      <w:sz w:val="22"/>
      <w:szCs w:val="22"/>
    </w:rPr>
  </w:style>
  <w:style w:type="paragraph" w:customStyle="1" w:styleId="DecimalAligned">
    <w:name w:val="Decimal Aligned"/>
    <w:basedOn w:val="a"/>
    <w:uiPriority w:val="40"/>
    <w:qFormat/>
    <w:rsid w:val="008A32EF"/>
    <w:pPr>
      <w:tabs>
        <w:tab w:val="decimal" w:pos="360"/>
      </w:tabs>
      <w:spacing w:after="200" w:line="276" w:lineRule="auto"/>
    </w:pPr>
    <w:rPr>
      <w:rFonts w:asciiTheme="minorHAnsi" w:hAnsiTheme="minorHAnsi"/>
      <w:sz w:val="22"/>
      <w:szCs w:val="22"/>
    </w:rPr>
  </w:style>
  <w:style w:type="character" w:styleId="a9">
    <w:name w:val="Subtle Emphasis"/>
    <w:basedOn w:val="a0"/>
    <w:uiPriority w:val="19"/>
    <w:qFormat/>
    <w:rsid w:val="008A32EF"/>
    <w:rPr>
      <w:i/>
      <w:iCs/>
    </w:rPr>
  </w:style>
  <w:style w:type="table" w:styleId="-1">
    <w:name w:val="Light Shading Accent 1"/>
    <w:basedOn w:val="a1"/>
    <w:uiPriority w:val="60"/>
    <w:rsid w:val="008A32EF"/>
    <w:rPr>
      <w:rFonts w:asciiTheme="minorHAnsi" w:hAnsiTheme="minorHAnsi" w:cstheme="minorBidi"/>
      <w:color w:val="365F91" w:themeColor="accent1" w:themeShade="BF"/>
      <w:sz w:val="22"/>
      <w:szCs w:val="22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aa">
    <w:name w:val="Emphasis"/>
    <w:basedOn w:val="a0"/>
    <w:uiPriority w:val="20"/>
    <w:qFormat/>
    <w:rsid w:val="00CD26AA"/>
    <w:rPr>
      <w:i/>
      <w:iCs/>
    </w:rPr>
  </w:style>
  <w:style w:type="character" w:styleId="ab">
    <w:name w:val="Strong"/>
    <w:basedOn w:val="a0"/>
    <w:uiPriority w:val="22"/>
    <w:qFormat/>
    <w:rsid w:val="00EB06F2"/>
    <w:rPr>
      <w:b/>
      <w:bCs/>
    </w:rPr>
  </w:style>
  <w:style w:type="character" w:customStyle="1" w:styleId="fm-vol-iss-date">
    <w:name w:val="fm-vol-iss-date"/>
    <w:basedOn w:val="a0"/>
    <w:rsid w:val="006C582B"/>
  </w:style>
  <w:style w:type="character" w:customStyle="1" w:styleId="doi">
    <w:name w:val="doi"/>
    <w:basedOn w:val="a0"/>
    <w:rsid w:val="006C582B"/>
  </w:style>
  <w:style w:type="table" w:styleId="ac">
    <w:name w:val="Table Grid"/>
    <w:basedOn w:val="a1"/>
    <w:uiPriority w:val="39"/>
    <w:rsid w:val="009951CC"/>
    <w:rPr>
      <w:rFonts w:eastAsiaTheme="minorHAnsi"/>
      <w:sz w:val="24"/>
      <w:szCs w:val="5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header"/>
    <w:basedOn w:val="a"/>
    <w:link w:val="Char2"/>
    <w:unhideWhenUsed/>
    <w:rsid w:val="00FC70E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basedOn w:val="a0"/>
    <w:link w:val="ad"/>
    <w:rsid w:val="00FC70E8"/>
    <w:rPr>
      <w:sz w:val="18"/>
      <w:szCs w:val="18"/>
    </w:rPr>
  </w:style>
  <w:style w:type="paragraph" w:styleId="ae">
    <w:name w:val="footer"/>
    <w:basedOn w:val="a"/>
    <w:link w:val="Char3"/>
    <w:uiPriority w:val="99"/>
    <w:unhideWhenUsed/>
    <w:rsid w:val="00FC70E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3">
    <w:name w:val="页脚 Char"/>
    <w:basedOn w:val="a0"/>
    <w:link w:val="ae"/>
    <w:uiPriority w:val="99"/>
    <w:rsid w:val="00FC70E8"/>
    <w:rPr>
      <w:sz w:val="18"/>
      <w:szCs w:val="18"/>
    </w:rPr>
  </w:style>
  <w:style w:type="character" w:styleId="af">
    <w:name w:val="Hyperlink"/>
    <w:basedOn w:val="a0"/>
    <w:unhideWhenUsed/>
    <w:rsid w:val="00FB24F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308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3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hyperlink" Target="https://pubmed.ncbi.nlm.nih.gov/?term=Azouz+E&amp;cauthor_id=32424482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EA495CB-EFF0-4B2B-AFB6-0873914D48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7</Pages>
  <Words>9261</Words>
  <Characters>52792</Characters>
  <Application>Microsoft Office Word</Application>
  <DocSecurity>0</DocSecurity>
  <Lines>439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lastModifiedBy/>
  <cp:revision>1</cp:revision>
  <dcterms:created xsi:type="dcterms:W3CDTF">2021-04-26T16:53:00Z</dcterms:created>
  <dcterms:modified xsi:type="dcterms:W3CDTF">2021-06-08T09:21:00Z</dcterms:modified>
</cp:coreProperties>
</file>